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C8F470E" w14:textId="1E582A13" w:rsidR="00590F8F" w:rsidRPr="0084187F" w:rsidRDefault="0084187F" w:rsidP="00590F8F">
      <w:pPr>
        <w:pStyle w:val="EndNoteBibliography"/>
        <w:ind w:firstLineChars="0" w:firstLine="0"/>
        <w:rPr>
          <w:rFonts w:eastAsiaTheme="minorEastAsia"/>
          <w:b/>
          <w:bCs/>
        </w:rPr>
      </w:pPr>
      <w:r w:rsidRPr="0084187F">
        <w:rPr>
          <w:rFonts w:eastAsiaTheme="minorEastAsia"/>
          <w:b/>
          <w:bCs/>
        </w:rPr>
        <w:t xml:space="preserve">Table 1 </w:t>
      </w:r>
      <w:r w:rsidRPr="00BA15EF">
        <w:rPr>
          <w:rFonts w:eastAsiaTheme="minorEastAsia"/>
        </w:rPr>
        <w:t>Types of different construction robotic assembly equipment</w:t>
      </w:r>
    </w:p>
    <w:tbl>
      <w:tblPr>
        <w:tblStyle w:val="TableGrid"/>
        <w:tblW w:w="1290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3685"/>
        <w:gridCol w:w="7230"/>
      </w:tblGrid>
      <w:tr w:rsidR="0084187F" w:rsidRPr="00E119E9" w14:paraId="4B1DC3E8" w14:textId="77777777" w:rsidTr="00BA15EF">
        <w:trPr>
          <w:trHeight w:val="272"/>
        </w:trPr>
        <w:tc>
          <w:tcPr>
            <w:tcW w:w="1985" w:type="dxa"/>
            <w:tcBorders>
              <w:top w:val="single" w:sz="12" w:space="0" w:color="auto"/>
              <w:bottom w:val="single" w:sz="4" w:space="0" w:color="auto"/>
            </w:tcBorders>
          </w:tcPr>
          <w:p w14:paraId="5CCA52FD" w14:textId="16252729" w:rsidR="0084187F" w:rsidRPr="00E119E9" w:rsidRDefault="0084187F" w:rsidP="00BD06CE">
            <w:pPr>
              <w:ind w:firstLineChars="0" w:firstLine="0"/>
              <w:rPr>
                <w:rFonts w:eastAsiaTheme="minorEastAsia" w:cs="Times New Roman"/>
                <w:b/>
                <w:bCs/>
              </w:rPr>
            </w:pPr>
            <w:r>
              <w:rPr>
                <w:rFonts w:eastAsiaTheme="minorEastAsia" w:cs="Times New Roman"/>
                <w:b/>
                <w:bCs/>
              </w:rPr>
              <w:t>Type</w:t>
            </w:r>
          </w:p>
        </w:tc>
        <w:tc>
          <w:tcPr>
            <w:tcW w:w="3685" w:type="dxa"/>
            <w:tcBorders>
              <w:top w:val="single" w:sz="12" w:space="0" w:color="auto"/>
              <w:bottom w:val="single" w:sz="4" w:space="0" w:color="auto"/>
            </w:tcBorders>
          </w:tcPr>
          <w:p w14:paraId="308732B2" w14:textId="673541B0" w:rsidR="0084187F" w:rsidRPr="00BA15EF" w:rsidRDefault="0084187F" w:rsidP="00BD06CE">
            <w:pPr>
              <w:ind w:firstLineChars="0" w:firstLine="0"/>
              <w:rPr>
                <w:rFonts w:eastAsiaTheme="minorEastAsia" w:cs="Times New Roman"/>
                <w:b/>
                <w:bCs/>
              </w:rPr>
            </w:pPr>
            <w:r w:rsidRPr="00BA15EF">
              <w:rPr>
                <w:rFonts w:eastAsiaTheme="minorEastAsia" w:cs="Times New Roman"/>
                <w:b/>
                <w:bCs/>
              </w:rPr>
              <w:t>Sub-type</w:t>
            </w:r>
          </w:p>
        </w:tc>
        <w:tc>
          <w:tcPr>
            <w:tcW w:w="7230" w:type="dxa"/>
            <w:tcBorders>
              <w:top w:val="single" w:sz="12" w:space="0" w:color="auto"/>
              <w:bottom w:val="single" w:sz="4" w:space="0" w:color="auto"/>
            </w:tcBorders>
          </w:tcPr>
          <w:p w14:paraId="47D17FB9" w14:textId="71822E60" w:rsidR="0084187F" w:rsidRPr="00BA15EF" w:rsidRDefault="0084187F" w:rsidP="00BD06CE">
            <w:pPr>
              <w:ind w:firstLineChars="0" w:firstLine="0"/>
              <w:rPr>
                <w:rFonts w:eastAsiaTheme="minorEastAsia" w:cs="Times New Roman"/>
                <w:b/>
                <w:bCs/>
              </w:rPr>
            </w:pPr>
            <w:r w:rsidRPr="00BA15EF">
              <w:rPr>
                <w:rFonts w:eastAsiaTheme="minorEastAsia" w:cs="Times New Roman"/>
                <w:b/>
                <w:bCs/>
              </w:rPr>
              <w:t>References</w:t>
            </w:r>
          </w:p>
        </w:tc>
      </w:tr>
      <w:tr w:rsidR="0084187F" w:rsidRPr="00E119E9" w14:paraId="539F87AD" w14:textId="77777777" w:rsidTr="00BA15EF">
        <w:trPr>
          <w:trHeight w:val="279"/>
        </w:trPr>
        <w:tc>
          <w:tcPr>
            <w:tcW w:w="1985" w:type="dxa"/>
            <w:vMerge w:val="restart"/>
            <w:tcBorders>
              <w:top w:val="single" w:sz="4" w:space="0" w:color="auto"/>
            </w:tcBorders>
          </w:tcPr>
          <w:p w14:paraId="6D2A594C" w14:textId="5BFE3F38" w:rsidR="0084187F" w:rsidRPr="00E119E9" w:rsidRDefault="00BA15EF" w:rsidP="00BD06CE">
            <w:pPr>
              <w:ind w:firstLineChars="0" w:firstLine="0"/>
              <w:rPr>
                <w:rFonts w:eastAsiaTheme="minorEastAsia" w:cs="Times New Roman"/>
              </w:rPr>
            </w:pPr>
            <w:r>
              <w:rPr>
                <w:rFonts w:eastAsiaTheme="minorEastAsia" w:cs="Times New Roman"/>
              </w:rPr>
              <w:t>Stationary</w:t>
            </w:r>
          </w:p>
        </w:tc>
        <w:tc>
          <w:tcPr>
            <w:tcW w:w="3685" w:type="dxa"/>
            <w:tcBorders>
              <w:top w:val="single" w:sz="4" w:space="0" w:color="auto"/>
            </w:tcBorders>
          </w:tcPr>
          <w:p w14:paraId="4FF1841B" w14:textId="58DE8F3F" w:rsidR="0084187F" w:rsidRPr="00E119E9" w:rsidRDefault="0084187F" w:rsidP="00BD06CE">
            <w:pPr>
              <w:ind w:firstLineChars="0" w:firstLine="0"/>
              <w:rPr>
                <w:rFonts w:eastAsiaTheme="minorEastAsia" w:cs="Times New Roman"/>
              </w:rPr>
            </w:pPr>
            <w:r w:rsidRPr="00E119E9">
              <w:rPr>
                <w:rFonts w:eastAsiaTheme="minorEastAsia" w:cs="Times New Roman"/>
              </w:rPr>
              <w:t>Articulated</w:t>
            </w:r>
            <w:r>
              <w:rPr>
                <w:rFonts w:eastAsiaTheme="minorEastAsia" w:cs="Times New Roman"/>
              </w:rPr>
              <w:t xml:space="preserve"> </w:t>
            </w:r>
            <w:r w:rsidRPr="00E119E9">
              <w:rPr>
                <w:rFonts w:eastAsiaTheme="minorEastAsia" w:cs="Times New Roman"/>
              </w:rPr>
              <w:t>robot</w:t>
            </w:r>
          </w:p>
        </w:tc>
        <w:tc>
          <w:tcPr>
            <w:tcW w:w="7230" w:type="dxa"/>
            <w:tcBorders>
              <w:top w:val="single" w:sz="4" w:space="0" w:color="auto"/>
            </w:tcBorders>
          </w:tcPr>
          <w:p w14:paraId="199065D6" w14:textId="4318D1D5" w:rsidR="0084187F" w:rsidRPr="00E119E9" w:rsidRDefault="0084187F" w:rsidP="0084187F">
            <w:pPr>
              <w:ind w:firstLineChars="0" w:firstLine="0"/>
              <w:rPr>
                <w:rFonts w:eastAsiaTheme="minorEastAsia"/>
              </w:rPr>
            </w:pPr>
            <w:r w:rsidRPr="00E119E9">
              <w:rPr>
                <w:rFonts w:eastAsiaTheme="minorEastAsia"/>
              </w:rPr>
              <w:fldChar w:fldCharType="begin">
                <w:fldData xml:space="preserve">b3I+S2FtYXQsIFZpbmVldCBSPC9hdXRob3I+PC9hdXRob3JzPjwvY29udHJpYnV0b3JzPjx0aXRs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</w:fldData>
              </w:fldChar>
            </w:r>
            <w:r>
              <w:rPr>
                <w:rFonts w:eastAsiaTheme="minorEastAsia"/>
              </w:rPr>
              <w:instrText xml:space="preserve"> ADDIN EN.CITE </w:instrText>
            </w:r>
            <w:r>
              <w:rPr>
                <w:rFonts w:eastAsiaTheme="minorEastAsia"/>
              </w:rPr>
              <w:fldChar w:fldCharType="begin">
                <w:fldData xml:space="preserve">PEVuZE5vdGU+PENpdGU+PEF1dGhvcj5Lb250b3ZvdXJraXM8L0F1dGhvcj48WWVhcj4yMDE3PC9Z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==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fldChar w:fldCharType="begin">
                <w:fldData xml:space="preserve">b3I+S2FtYXQsIFZpbmVldCBSPC9hdXRob3I+PC9hdXRob3JzPjwvY29udHJpYnV0b3JzPjx0aXRs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</w:fldData>
              </w:fldChar>
            </w:r>
            <w:r>
              <w:rPr>
                <w:rFonts w:eastAsiaTheme="minorEastAsia"/>
              </w:rPr>
              <w:instrText xml:space="preserve"> ADDIN EN.CITE.DATA </w:instrText>
            </w:r>
            <w:r>
              <w:rPr>
                <w:rFonts w:eastAsiaTheme="minorEastAsia"/>
              </w:rPr>
            </w:r>
            <w:r>
              <w:rPr>
                <w:rFonts w:eastAsiaTheme="minorEastAsia"/>
              </w:rPr>
              <w:fldChar w:fldCharType="end"/>
            </w:r>
            <w:r w:rsidRPr="00E119E9">
              <w:rPr>
                <w:rFonts w:eastAsiaTheme="minorEastAsia"/>
              </w:rPr>
              <w:fldChar w:fldCharType="separate"/>
            </w:r>
            <w:r>
              <w:rPr>
                <w:rFonts w:eastAsiaTheme="minorEastAsia"/>
                <w:noProof/>
              </w:rPr>
              <w:t>[1-62]</w:t>
            </w:r>
            <w:r w:rsidRPr="00E119E9">
              <w:rPr>
                <w:rFonts w:eastAsiaTheme="minorEastAsia"/>
              </w:rPr>
              <w:fldChar w:fldCharType="end"/>
            </w:r>
          </w:p>
        </w:tc>
      </w:tr>
      <w:tr w:rsidR="0084187F" w:rsidRPr="00E119E9" w14:paraId="4CD2B255" w14:textId="77777777" w:rsidTr="00BA15EF">
        <w:trPr>
          <w:trHeight w:val="272"/>
        </w:trPr>
        <w:tc>
          <w:tcPr>
            <w:tcW w:w="1985" w:type="dxa"/>
            <w:vMerge/>
          </w:tcPr>
          <w:p w14:paraId="708F8DD3" w14:textId="77777777" w:rsidR="0084187F" w:rsidRPr="00E119E9" w:rsidRDefault="0084187F" w:rsidP="00BD06CE">
            <w:pPr>
              <w:ind w:firstLineChars="0" w:firstLine="0"/>
              <w:rPr>
                <w:rFonts w:eastAsiaTheme="minorEastAsia" w:cs="Times New Roman"/>
              </w:rPr>
            </w:pPr>
          </w:p>
        </w:tc>
        <w:tc>
          <w:tcPr>
            <w:tcW w:w="3685" w:type="dxa"/>
          </w:tcPr>
          <w:p w14:paraId="2A24ECE3" w14:textId="0CB0AAA7" w:rsidR="0084187F" w:rsidRPr="00E119E9" w:rsidRDefault="0084187F" w:rsidP="00BD06CE">
            <w:pPr>
              <w:ind w:firstLineChars="0" w:firstLine="0"/>
              <w:rPr>
                <w:rFonts w:eastAsiaTheme="minorEastAsia" w:cs="Times New Roman"/>
              </w:rPr>
            </w:pPr>
            <w:r w:rsidRPr="00E119E9">
              <w:rPr>
                <w:rFonts w:eastAsiaTheme="minorEastAsia" w:cs="Times New Roman"/>
              </w:rPr>
              <w:t>Cartesian</w:t>
            </w:r>
          </w:p>
        </w:tc>
        <w:tc>
          <w:tcPr>
            <w:tcW w:w="7230" w:type="dxa"/>
          </w:tcPr>
          <w:p w14:paraId="2DFC8DA5" w14:textId="2F27276C" w:rsidR="0084187F" w:rsidRPr="00E119E9" w:rsidRDefault="0084187F" w:rsidP="0084187F">
            <w:pPr>
              <w:ind w:firstLineChars="0" w:firstLine="0"/>
              <w:rPr>
                <w:rFonts w:eastAsiaTheme="minorEastAsia" w:cs="Times New Roman"/>
              </w:rPr>
            </w:pPr>
            <w:r w:rsidRPr="00E119E9">
              <w:rPr>
                <w:rFonts w:eastAsiaTheme="minorEastAsia" w:cs="Times New Roman"/>
              </w:rPr>
              <w:fldChar w:fldCharType="begin">
                <w:fldData xml:space="preserve">PEVuZE5vdGU+PENpdGU+PEF1dGhvcj5IZXJybWFubjwvQXV0aG9yPjxZZWFyPjIwMjI8L1llYXI+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ZXJybWFubjwvQXV0aG9yPjxZZWFyPjIwMjI8L1llYXI+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63-78]</w:t>
            </w:r>
            <w:r w:rsidRPr="00E119E9">
              <w:rPr>
                <w:rFonts w:eastAsiaTheme="minorEastAsia" w:cs="Times New Roman"/>
              </w:rPr>
              <w:fldChar w:fldCharType="end"/>
            </w:r>
          </w:p>
        </w:tc>
      </w:tr>
      <w:tr w:rsidR="0084187F" w:rsidRPr="00E119E9" w14:paraId="6DD4282F" w14:textId="77777777" w:rsidTr="00BA15EF">
        <w:trPr>
          <w:trHeight w:val="279"/>
        </w:trPr>
        <w:tc>
          <w:tcPr>
            <w:tcW w:w="1985" w:type="dxa"/>
            <w:vMerge/>
          </w:tcPr>
          <w:p w14:paraId="26A8F546" w14:textId="77777777" w:rsidR="0084187F" w:rsidRPr="00E119E9" w:rsidRDefault="0084187F" w:rsidP="00BD06CE">
            <w:pPr>
              <w:ind w:firstLineChars="0" w:firstLine="0"/>
              <w:rPr>
                <w:rFonts w:eastAsiaTheme="minorEastAsia" w:cs="Times New Roman"/>
              </w:rPr>
            </w:pPr>
          </w:p>
        </w:tc>
        <w:tc>
          <w:tcPr>
            <w:tcW w:w="3685" w:type="dxa"/>
          </w:tcPr>
          <w:p w14:paraId="4A1033FB" w14:textId="4E40CA98" w:rsidR="0084187F" w:rsidRPr="00E119E9" w:rsidRDefault="0084187F" w:rsidP="00BD06CE">
            <w:pPr>
              <w:ind w:firstLineChars="0" w:firstLine="0"/>
              <w:rPr>
                <w:rFonts w:eastAsiaTheme="minorEastAsia" w:cs="Times New Roman"/>
              </w:rPr>
            </w:pPr>
            <w:r w:rsidRPr="00E119E9">
              <w:rPr>
                <w:rFonts w:eastAsiaTheme="minorEastAsia" w:cs="Times New Roman"/>
              </w:rPr>
              <w:t>Parallel</w:t>
            </w:r>
          </w:p>
        </w:tc>
        <w:tc>
          <w:tcPr>
            <w:tcW w:w="7230" w:type="dxa"/>
          </w:tcPr>
          <w:p w14:paraId="4208FCB9" w14:textId="65E20008" w:rsidR="0084187F" w:rsidRPr="00E119E9" w:rsidRDefault="0084187F" w:rsidP="0084187F">
            <w:pPr>
              <w:ind w:firstLineChars="0" w:firstLine="0"/>
              <w:rPr>
                <w:rFonts w:eastAsiaTheme="minorEastAsia" w:cs="Times New Roman"/>
              </w:rPr>
            </w:pPr>
            <w:r w:rsidRPr="00E119E9">
              <w:rPr>
                <w:rFonts w:eastAsiaTheme="minorEastAsia" w:cs="Times New Roman"/>
              </w:rPr>
              <w:fldChar w:fldCharType="begin">
                <w:fldData xml:space="preserve">PEVuZE5vdGU+PENpdGU+PEF1dGhvcj5LbMO2Y2tuZXI8L0F1dGhvcj48WWVhcj4yMDIzPC9ZZWFy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LbMO2Y2tuZXI8L0F1dGhvcj48WWVhcj4yMDIzPC9ZZWFy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79-88]</w:t>
            </w:r>
            <w:r w:rsidRPr="00E119E9">
              <w:rPr>
                <w:rFonts w:eastAsiaTheme="minorEastAsia" w:cs="Times New Roman"/>
              </w:rPr>
              <w:fldChar w:fldCharType="end"/>
            </w:r>
          </w:p>
        </w:tc>
      </w:tr>
      <w:tr w:rsidR="0084187F" w:rsidRPr="00E119E9" w14:paraId="66B3CFBD" w14:textId="77777777" w:rsidTr="00BA15EF">
        <w:trPr>
          <w:trHeight w:val="279"/>
        </w:trPr>
        <w:tc>
          <w:tcPr>
            <w:tcW w:w="1985" w:type="dxa"/>
            <w:vMerge w:val="restart"/>
          </w:tcPr>
          <w:p w14:paraId="485EEAC5" w14:textId="62F7DD1E" w:rsidR="0084187F" w:rsidRPr="00E119E9" w:rsidRDefault="00BA15EF" w:rsidP="00BD06CE">
            <w:pPr>
              <w:ind w:firstLineChars="0" w:firstLine="0"/>
              <w:rPr>
                <w:rFonts w:eastAsiaTheme="minorEastAsia" w:cs="Times New Roman"/>
              </w:rPr>
            </w:pPr>
            <w:r>
              <w:rPr>
                <w:rFonts w:eastAsiaTheme="minorEastAsia" w:cs="Times New Roman"/>
              </w:rPr>
              <w:t>Mobile</w:t>
            </w:r>
          </w:p>
        </w:tc>
        <w:tc>
          <w:tcPr>
            <w:tcW w:w="3685" w:type="dxa"/>
          </w:tcPr>
          <w:p w14:paraId="7F169140" w14:textId="3AD63FEB" w:rsidR="0084187F" w:rsidRPr="00E119E9" w:rsidRDefault="0084187F" w:rsidP="00BD06CE">
            <w:pPr>
              <w:ind w:firstLineChars="0" w:firstLine="0"/>
              <w:rPr>
                <w:rFonts w:eastAsiaTheme="minorEastAsia" w:cs="Times New Roman"/>
              </w:rPr>
            </w:pPr>
            <w:r w:rsidRPr="00E119E9">
              <w:rPr>
                <w:rFonts w:eastAsiaTheme="minorEastAsia" w:cs="Times New Roman"/>
              </w:rPr>
              <w:t>Terrestrial</w:t>
            </w:r>
            <w:r>
              <w:rPr>
                <w:rFonts w:eastAsiaTheme="minorEastAsia" w:cs="Times New Roman"/>
              </w:rPr>
              <w:t xml:space="preserve"> </w:t>
            </w:r>
            <w:r w:rsidRPr="00E119E9">
              <w:rPr>
                <w:rFonts w:eastAsiaTheme="minorEastAsia" w:cs="Times New Roman"/>
              </w:rPr>
              <w:t>robot</w:t>
            </w:r>
          </w:p>
        </w:tc>
        <w:tc>
          <w:tcPr>
            <w:tcW w:w="7230" w:type="dxa"/>
          </w:tcPr>
          <w:p w14:paraId="5328FE62" w14:textId="0D1581A8" w:rsidR="0084187F" w:rsidRPr="00E119E9" w:rsidRDefault="0084187F" w:rsidP="0084187F">
            <w:pPr>
              <w:ind w:firstLineChars="0" w:firstLine="0"/>
              <w:rPr>
                <w:rFonts w:eastAsiaTheme="minorEastAsia"/>
              </w:rPr>
            </w:pPr>
            <w:r w:rsidRPr="00E119E9">
              <w:rPr>
                <w:rFonts w:eastAsiaTheme="minorEastAsia"/>
              </w:rPr>
              <w:fldChar w:fldCharType="begin">
                <w:fldData xml:space="preserve">PEVuZE5vdGU+PENpdGU+PEF1dGhvcj5EaW5kb3JmPC9BdXRob3I+PFllYXI+MjAyMzwvWWVhcj48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</w:fldData>
              </w:fldChar>
            </w:r>
            <w:r>
              <w:rPr>
                <w:rFonts w:eastAsiaTheme="minorEastAsia"/>
              </w:rPr>
              <w:instrText xml:space="preserve"> ADDIN EN.CITE </w:instrText>
            </w:r>
            <w:r>
              <w:rPr>
                <w:rFonts w:eastAsiaTheme="minorEastAsia"/>
              </w:rPr>
              <w:fldChar w:fldCharType="begin">
                <w:fldData xml:space="preserve">PEVuZE5vdGU+PENpdGU+PEF1dGhvcj5EaW5kb3JmPC9BdXRob3I+PFllYXI+MjAyMzwvWWVhcj48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</w:fldData>
              </w:fldChar>
            </w:r>
            <w:r>
              <w:rPr>
                <w:rFonts w:eastAsiaTheme="minorEastAsia"/>
              </w:rPr>
              <w:instrText xml:space="preserve"> ADDIN EN.CITE.DATA </w:instrText>
            </w:r>
            <w:r>
              <w:rPr>
                <w:rFonts w:eastAsiaTheme="minorEastAsia"/>
              </w:rPr>
            </w:r>
            <w:r>
              <w:rPr>
                <w:rFonts w:eastAsiaTheme="minorEastAsia"/>
              </w:rPr>
              <w:fldChar w:fldCharType="end"/>
            </w:r>
            <w:r w:rsidRPr="00E119E9">
              <w:rPr>
                <w:rFonts w:eastAsiaTheme="minorEastAsia"/>
              </w:rPr>
              <w:fldChar w:fldCharType="separate"/>
            </w:r>
            <w:r>
              <w:rPr>
                <w:rFonts w:eastAsiaTheme="minorEastAsia"/>
                <w:noProof/>
              </w:rPr>
              <w:t>[89-116]</w:t>
            </w:r>
            <w:r w:rsidRPr="00E119E9">
              <w:rPr>
                <w:rFonts w:eastAsiaTheme="minorEastAsia"/>
              </w:rPr>
              <w:fldChar w:fldCharType="end"/>
            </w:r>
          </w:p>
        </w:tc>
      </w:tr>
      <w:tr w:rsidR="0084187F" w:rsidRPr="00E119E9" w14:paraId="4F91083E" w14:textId="77777777" w:rsidTr="00BA15EF">
        <w:trPr>
          <w:trHeight w:val="279"/>
        </w:trPr>
        <w:tc>
          <w:tcPr>
            <w:tcW w:w="1985" w:type="dxa"/>
            <w:vMerge/>
          </w:tcPr>
          <w:p w14:paraId="3E500B0D" w14:textId="77777777" w:rsidR="0084187F" w:rsidRPr="00E119E9" w:rsidRDefault="0084187F" w:rsidP="00BD06CE">
            <w:pPr>
              <w:ind w:firstLineChars="0" w:firstLine="0"/>
              <w:rPr>
                <w:rFonts w:eastAsiaTheme="minorEastAsia" w:cs="Times New Roman"/>
              </w:rPr>
            </w:pPr>
          </w:p>
        </w:tc>
        <w:tc>
          <w:tcPr>
            <w:tcW w:w="3685" w:type="dxa"/>
          </w:tcPr>
          <w:p w14:paraId="1B357335" w14:textId="7C615D95" w:rsidR="0084187F" w:rsidRPr="00E119E9" w:rsidRDefault="0084187F" w:rsidP="00BD06CE">
            <w:pPr>
              <w:ind w:firstLineChars="0" w:firstLine="0"/>
              <w:rPr>
                <w:rFonts w:eastAsiaTheme="minorEastAsia" w:cs="Times New Roman"/>
              </w:rPr>
            </w:pPr>
            <w:r w:rsidRPr="00E119E9">
              <w:rPr>
                <w:rFonts w:eastAsiaTheme="minorEastAsia" w:cs="Times New Roman"/>
              </w:rPr>
              <w:t>Climbing</w:t>
            </w:r>
          </w:p>
        </w:tc>
        <w:tc>
          <w:tcPr>
            <w:tcW w:w="7230" w:type="dxa"/>
          </w:tcPr>
          <w:p w14:paraId="2ABA7E6E" w14:textId="225704E9"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IdWE8L0F1dGhvcj48WWVhcj4yMDE4PC9ZZWFyPjxSZWNO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=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dWE8L0F1dGhvcj48WWVhcj4yMDE4PC9ZZWFyPjxSZWNO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=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117-128]</w:t>
            </w:r>
            <w:r w:rsidRPr="00E119E9">
              <w:rPr>
                <w:rFonts w:eastAsiaTheme="minorEastAsia" w:cs="Times New Roman"/>
              </w:rPr>
              <w:fldChar w:fldCharType="end"/>
            </w:r>
          </w:p>
        </w:tc>
      </w:tr>
      <w:tr w:rsidR="0084187F" w:rsidRPr="00E119E9" w14:paraId="3931075C" w14:textId="77777777" w:rsidTr="00BA15EF">
        <w:trPr>
          <w:trHeight w:val="279"/>
        </w:trPr>
        <w:tc>
          <w:tcPr>
            <w:tcW w:w="1985" w:type="dxa"/>
            <w:vMerge/>
          </w:tcPr>
          <w:p w14:paraId="58B44829" w14:textId="77777777" w:rsidR="0084187F" w:rsidRPr="00E119E9" w:rsidRDefault="0084187F" w:rsidP="00BD06CE">
            <w:pPr>
              <w:ind w:firstLineChars="0" w:firstLine="0"/>
              <w:rPr>
                <w:rFonts w:eastAsiaTheme="minorEastAsia" w:cs="Times New Roman"/>
              </w:rPr>
            </w:pPr>
          </w:p>
        </w:tc>
        <w:tc>
          <w:tcPr>
            <w:tcW w:w="3685" w:type="dxa"/>
          </w:tcPr>
          <w:p w14:paraId="09F61AE7" w14:textId="1FC4B72F" w:rsidR="0084187F" w:rsidRPr="00E119E9" w:rsidRDefault="0084187F" w:rsidP="00BD06CE">
            <w:pPr>
              <w:ind w:firstLineChars="0" w:firstLine="0"/>
              <w:rPr>
                <w:rFonts w:eastAsiaTheme="minorEastAsia" w:cs="Times New Roman"/>
              </w:rPr>
            </w:pPr>
            <w:r w:rsidRPr="00E119E9">
              <w:rPr>
                <w:rFonts w:eastAsiaTheme="minorEastAsia" w:cs="Times New Roman"/>
              </w:rPr>
              <w:t>Aerial</w:t>
            </w:r>
          </w:p>
        </w:tc>
        <w:tc>
          <w:tcPr>
            <w:tcW w:w="7230" w:type="dxa"/>
          </w:tcPr>
          <w:p w14:paraId="4E1FE8C1" w14:textId="4554164A" w:rsidR="0084187F" w:rsidRPr="00E119E9" w:rsidRDefault="0084187F" w:rsidP="0084187F">
            <w:pPr>
              <w:ind w:firstLineChars="0" w:firstLine="0"/>
              <w:rPr>
                <w:rFonts w:eastAsiaTheme="minorEastAsia" w:cs="Times New Roman"/>
              </w:rPr>
            </w:pPr>
            <w:r w:rsidRPr="00E119E9">
              <w:rPr>
                <w:rFonts w:eastAsiaTheme="minorEastAsia" w:cs="Times New Roman"/>
              </w:rPr>
              <w:fldChar w:fldCharType="begin">
                <w:fldData xml:space="preserve">PEVuZE5vdGU+PENpdGU+PEF1dGhvcj5IZXJybWFubjwvQXV0aG9yPjxZZWFyPjIwMjI8L1llYXI+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=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ZXJybWFubjwvQXV0aG9yPjxZZWFyPjIwMjI8L1llYXI+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=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63,93,129-133]</w:t>
            </w:r>
            <w:r w:rsidRPr="00E119E9">
              <w:rPr>
                <w:rFonts w:eastAsiaTheme="minorEastAsia" w:cs="Times New Roman"/>
              </w:rPr>
              <w:fldChar w:fldCharType="end"/>
            </w:r>
          </w:p>
        </w:tc>
      </w:tr>
      <w:tr w:rsidR="0084187F" w:rsidRPr="00E119E9" w14:paraId="62B61020" w14:textId="77777777" w:rsidTr="00BA15EF">
        <w:trPr>
          <w:trHeight w:val="279"/>
        </w:trPr>
        <w:tc>
          <w:tcPr>
            <w:tcW w:w="1985" w:type="dxa"/>
            <w:vMerge w:val="restart"/>
          </w:tcPr>
          <w:p w14:paraId="3AA87E43" w14:textId="0F6A6158" w:rsidR="0084187F" w:rsidRPr="00E119E9" w:rsidRDefault="00BA15EF" w:rsidP="00BD06CE">
            <w:pPr>
              <w:ind w:firstLineChars="0" w:firstLine="0"/>
              <w:rPr>
                <w:rFonts w:eastAsiaTheme="minorEastAsia" w:cs="Times New Roman"/>
              </w:rPr>
            </w:pPr>
            <w:r>
              <w:rPr>
                <w:rFonts w:eastAsiaTheme="minorEastAsia" w:cs="Times New Roman"/>
              </w:rPr>
              <w:t>Collaborative</w:t>
            </w:r>
          </w:p>
        </w:tc>
        <w:tc>
          <w:tcPr>
            <w:tcW w:w="3685" w:type="dxa"/>
          </w:tcPr>
          <w:p w14:paraId="28F426B2" w14:textId="17412EAE" w:rsidR="0084187F" w:rsidRPr="00E119E9" w:rsidRDefault="0084187F" w:rsidP="00BD06CE">
            <w:pPr>
              <w:ind w:firstLineChars="0" w:firstLine="0"/>
              <w:rPr>
                <w:rFonts w:eastAsiaTheme="minorEastAsia" w:cs="Times New Roman"/>
              </w:rPr>
            </w:pPr>
            <w:r w:rsidRPr="00E119E9">
              <w:rPr>
                <w:rFonts w:eastAsiaTheme="minorEastAsia" w:cs="Times New Roman"/>
              </w:rPr>
              <w:t>Articulated</w:t>
            </w:r>
            <w:r>
              <w:rPr>
                <w:rFonts w:eastAsiaTheme="minorEastAsia" w:cs="Times New Roman"/>
              </w:rPr>
              <w:t xml:space="preserve"> </w:t>
            </w:r>
            <w:r w:rsidRPr="00E119E9">
              <w:rPr>
                <w:rFonts w:eastAsiaTheme="minorEastAsia" w:cs="Times New Roman"/>
              </w:rPr>
              <w:t>cobot</w:t>
            </w:r>
          </w:p>
        </w:tc>
        <w:tc>
          <w:tcPr>
            <w:tcW w:w="7230" w:type="dxa"/>
          </w:tcPr>
          <w:p w14:paraId="5F33D66E" w14:textId="12DB01DF" w:rsidR="0084187F" w:rsidRPr="00E119E9" w:rsidRDefault="0084187F" w:rsidP="0084187F">
            <w:pPr>
              <w:ind w:firstLineChars="0" w:firstLine="0"/>
              <w:rPr>
                <w:rFonts w:eastAsiaTheme="minorEastAsia"/>
              </w:rPr>
            </w:pPr>
            <w:r w:rsidRPr="00E119E9">
              <w:rPr>
                <w:rFonts w:eastAsiaTheme="minorEastAsia" w:cs="Times New Roman"/>
              </w:rPr>
              <w:fldChar w:fldCharType="begin">
                <w:fldData xml:space="preserve">PEVuZE5vdGU+PENpdGU+PEF1dGhvcj5TaGk8L0F1dGhvcj48WWVhcj4yMDIzPC9ZZWFyPjxSZWNO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TaGk8L0F1dGhvcj48WWVhcj4yMDIzPC9ZZWFyPjxSZWNO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134-148]</w:t>
            </w:r>
            <w:r w:rsidRPr="00E119E9">
              <w:rPr>
                <w:rFonts w:eastAsiaTheme="minorEastAsia" w:cs="Times New Roman"/>
              </w:rPr>
              <w:fldChar w:fldCharType="end"/>
            </w:r>
          </w:p>
        </w:tc>
      </w:tr>
      <w:tr w:rsidR="0084187F" w:rsidRPr="00E119E9" w14:paraId="1D3CE73F" w14:textId="77777777" w:rsidTr="00BA15EF">
        <w:trPr>
          <w:trHeight w:val="279"/>
        </w:trPr>
        <w:tc>
          <w:tcPr>
            <w:tcW w:w="1985" w:type="dxa"/>
            <w:vMerge/>
          </w:tcPr>
          <w:p w14:paraId="4B4312C4" w14:textId="77777777" w:rsidR="0084187F" w:rsidRPr="00E119E9" w:rsidRDefault="0084187F" w:rsidP="00BD06CE">
            <w:pPr>
              <w:ind w:firstLineChars="0" w:firstLine="0"/>
              <w:rPr>
                <w:rFonts w:eastAsiaTheme="minorEastAsia" w:cs="Times New Roman"/>
              </w:rPr>
            </w:pPr>
          </w:p>
        </w:tc>
        <w:tc>
          <w:tcPr>
            <w:tcW w:w="3685" w:type="dxa"/>
          </w:tcPr>
          <w:p w14:paraId="7D95977A" w14:textId="6D009AE4" w:rsidR="0084187F" w:rsidRPr="00E119E9" w:rsidRDefault="0084187F" w:rsidP="00BD06CE">
            <w:pPr>
              <w:ind w:firstLineChars="0" w:firstLine="0"/>
              <w:rPr>
                <w:rFonts w:eastAsiaTheme="minorEastAsia" w:cs="Times New Roman"/>
              </w:rPr>
            </w:pPr>
            <w:r w:rsidRPr="00E119E9">
              <w:rPr>
                <w:rFonts w:eastAsiaTheme="minorEastAsia" w:cs="Times New Roman"/>
              </w:rPr>
              <w:t>Terrestrial</w:t>
            </w:r>
            <w:r>
              <w:rPr>
                <w:rFonts w:eastAsiaTheme="minorEastAsia" w:cs="Times New Roman"/>
              </w:rPr>
              <w:t xml:space="preserve"> </w:t>
            </w:r>
            <w:r w:rsidRPr="00E119E9">
              <w:rPr>
                <w:rFonts w:eastAsiaTheme="minorEastAsia" w:cs="Times New Roman"/>
              </w:rPr>
              <w:t>cobot</w:t>
            </w:r>
          </w:p>
        </w:tc>
        <w:tc>
          <w:tcPr>
            <w:tcW w:w="7230" w:type="dxa"/>
          </w:tcPr>
          <w:p w14:paraId="4C48BB0E" w14:textId="160BECBE" w:rsidR="0084187F" w:rsidRPr="00E119E9" w:rsidRDefault="0084187F" w:rsidP="0084187F">
            <w:pPr>
              <w:ind w:firstLineChars="0" w:firstLine="0"/>
              <w:rPr>
                <w:rFonts w:eastAsiaTheme="minorEastAsia"/>
              </w:rPr>
            </w:pPr>
            <w:r w:rsidRPr="00E119E9">
              <w:rPr>
                <w:rFonts w:eastAsiaTheme="minorEastAsia" w:cs="Times New Roman"/>
              </w:rPr>
              <w:fldChar w:fldCharType="begin">
                <w:fldData xml:space="preserve">PEVuZE5vdGU+PENpdGU+PEF1dGhvcj5MaWFuZzwvQXV0aG9yPjxZZWFyPjIwMjQ8L1llYXI+PFJl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MaWFuZzwvQXV0aG9yPjxZZWFyPjIwMjQ8L1llYXI+PFJl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149-160]</w:t>
            </w:r>
            <w:r w:rsidRPr="00E119E9">
              <w:rPr>
                <w:rFonts w:eastAsiaTheme="minorEastAsia" w:cs="Times New Roman"/>
              </w:rPr>
              <w:fldChar w:fldCharType="end"/>
            </w:r>
          </w:p>
        </w:tc>
      </w:tr>
    </w:tbl>
    <w:p w14:paraId="0883FFBD" w14:textId="77777777" w:rsidR="0084187F" w:rsidRDefault="0084187F" w:rsidP="00590F8F">
      <w:pPr>
        <w:pStyle w:val="EndNoteBibliography"/>
        <w:ind w:firstLineChars="0" w:firstLine="0"/>
        <w:rPr>
          <w:rFonts w:eastAsiaTheme="minorEastAsia"/>
        </w:rPr>
      </w:pPr>
    </w:p>
    <w:p w14:paraId="1B46C002" w14:textId="1065DB4C" w:rsidR="00BA15EF" w:rsidRPr="00BA15EF" w:rsidRDefault="00BA15EF" w:rsidP="00BA15EF">
      <w:pPr>
        <w:pStyle w:val="EndNoteBibliography"/>
        <w:ind w:firstLineChars="0" w:firstLine="0"/>
        <w:rPr>
          <w:rFonts w:eastAsiaTheme="minorEastAsia"/>
        </w:rPr>
      </w:pPr>
      <w:r w:rsidRPr="0084187F">
        <w:rPr>
          <w:rFonts w:eastAsiaTheme="minorEastAsia"/>
          <w:b/>
          <w:bCs/>
        </w:rPr>
        <w:t xml:space="preserve">Table </w:t>
      </w:r>
      <w:r>
        <w:rPr>
          <w:rFonts w:eastAsiaTheme="minorEastAsia"/>
          <w:b/>
          <w:bCs/>
        </w:rPr>
        <w:t xml:space="preserve">2 </w:t>
      </w:r>
      <w:r w:rsidRPr="00BA15EF">
        <w:rPr>
          <w:rFonts w:eastAsiaTheme="minorEastAsia"/>
        </w:rPr>
        <w:t>Assembly enviroments</w:t>
      </w:r>
      <w:r w:rsidRPr="00BA15EF">
        <w:rPr>
          <w:rFonts w:eastAsiaTheme="minorEastAsia"/>
        </w:rPr>
        <w:t xml:space="preserve"> of different construction robotic assembly equipment</w:t>
      </w:r>
    </w:p>
    <w:tbl>
      <w:tblPr>
        <w:tblStyle w:val="TableGrid"/>
        <w:tblW w:w="1290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3638"/>
        <w:gridCol w:w="3638"/>
        <w:gridCol w:w="3639"/>
      </w:tblGrid>
      <w:tr w:rsidR="00BA15EF" w14:paraId="6B7678DC" w14:textId="77777777" w:rsidTr="00BA15EF">
        <w:tc>
          <w:tcPr>
            <w:tcW w:w="1985" w:type="dxa"/>
            <w:tcBorders>
              <w:top w:val="single" w:sz="12" w:space="0" w:color="auto"/>
              <w:bottom w:val="single" w:sz="4" w:space="0" w:color="auto"/>
            </w:tcBorders>
          </w:tcPr>
          <w:p w14:paraId="4BA5A66E" w14:textId="51D9990D" w:rsidR="00BA15EF" w:rsidRDefault="00BA15EF" w:rsidP="0084187F">
            <w:pPr>
              <w:pStyle w:val="EndNoteBibliography"/>
              <w:ind w:firstLineChars="0" w:firstLine="0"/>
              <w:rPr>
                <w:rFonts w:eastAsiaTheme="minorEastAsia"/>
              </w:rPr>
            </w:pPr>
            <w:r w:rsidRPr="00570AAB">
              <w:rPr>
                <w:rFonts w:eastAsiaTheme="minorEastAsia" w:cs="Times New Roman"/>
                <w:b/>
                <w:bCs/>
              </w:rPr>
              <w:t>Type</w:t>
            </w:r>
          </w:p>
        </w:tc>
        <w:tc>
          <w:tcPr>
            <w:tcW w:w="3638" w:type="dxa"/>
            <w:tcBorders>
              <w:top w:val="single" w:sz="12" w:space="0" w:color="auto"/>
              <w:bottom w:val="single" w:sz="4" w:space="0" w:color="auto"/>
            </w:tcBorders>
          </w:tcPr>
          <w:p w14:paraId="2CEE962A" w14:textId="23D15E6B" w:rsidR="00BA15EF" w:rsidRPr="00BA15EF" w:rsidRDefault="00BA15EF" w:rsidP="0084187F">
            <w:pPr>
              <w:pStyle w:val="EndNoteBibliography"/>
              <w:ind w:firstLineChars="0" w:firstLine="0"/>
              <w:rPr>
                <w:rFonts w:eastAsiaTheme="minorEastAsia"/>
                <w:b/>
                <w:bCs/>
              </w:rPr>
            </w:pPr>
            <w:r w:rsidRPr="00BA15EF">
              <w:rPr>
                <w:rFonts w:eastAsiaTheme="minorEastAsia" w:cs="Times New Roman" w:hint="eastAsia"/>
                <w:b/>
                <w:bCs/>
              </w:rPr>
              <w:t>Offsite</w:t>
            </w:r>
          </w:p>
        </w:tc>
        <w:tc>
          <w:tcPr>
            <w:tcW w:w="3638" w:type="dxa"/>
            <w:tcBorders>
              <w:top w:val="single" w:sz="12" w:space="0" w:color="auto"/>
              <w:bottom w:val="single" w:sz="4" w:space="0" w:color="auto"/>
            </w:tcBorders>
          </w:tcPr>
          <w:p w14:paraId="580398AE" w14:textId="321FE86B" w:rsidR="00BA15EF" w:rsidRPr="00BA15EF" w:rsidRDefault="00BA15EF" w:rsidP="0084187F">
            <w:pPr>
              <w:pStyle w:val="EndNoteBibliography"/>
              <w:ind w:firstLineChars="0" w:firstLine="0"/>
              <w:rPr>
                <w:rFonts w:eastAsiaTheme="minorEastAsia"/>
                <w:b/>
                <w:bCs/>
              </w:rPr>
            </w:pPr>
            <w:r w:rsidRPr="00BA15EF">
              <w:rPr>
                <w:rFonts w:eastAsiaTheme="minorEastAsia" w:cs="Times New Roman" w:hint="eastAsia"/>
                <w:b/>
                <w:bCs/>
              </w:rPr>
              <w:t>On-site</w:t>
            </w:r>
          </w:p>
        </w:tc>
        <w:tc>
          <w:tcPr>
            <w:tcW w:w="3639" w:type="dxa"/>
            <w:tcBorders>
              <w:top w:val="single" w:sz="12" w:space="0" w:color="auto"/>
              <w:bottom w:val="single" w:sz="4" w:space="0" w:color="auto"/>
            </w:tcBorders>
          </w:tcPr>
          <w:p w14:paraId="1D0539BC" w14:textId="0D241788" w:rsidR="00BA15EF" w:rsidRPr="00BA15EF" w:rsidRDefault="00BA15EF" w:rsidP="0084187F">
            <w:pPr>
              <w:pStyle w:val="EndNoteBibliography"/>
              <w:ind w:firstLineChars="0" w:firstLine="0"/>
              <w:rPr>
                <w:rFonts w:eastAsiaTheme="minorEastAsia"/>
                <w:b/>
                <w:bCs/>
              </w:rPr>
            </w:pPr>
            <w:r w:rsidRPr="00BA15EF">
              <w:rPr>
                <w:rFonts w:eastAsiaTheme="minorEastAsia" w:cs="Times New Roman" w:hint="eastAsia"/>
                <w:b/>
                <w:bCs/>
              </w:rPr>
              <w:t>Simulations</w:t>
            </w:r>
          </w:p>
        </w:tc>
      </w:tr>
      <w:tr w:rsidR="00BA15EF" w14:paraId="1CC051CF" w14:textId="77777777" w:rsidTr="00BA15EF">
        <w:tc>
          <w:tcPr>
            <w:tcW w:w="1985" w:type="dxa"/>
            <w:tcBorders>
              <w:top w:val="single" w:sz="4" w:space="0" w:color="auto"/>
            </w:tcBorders>
          </w:tcPr>
          <w:p w14:paraId="34D666E8" w14:textId="3CA77AE6" w:rsidR="00BA15EF" w:rsidRDefault="00BA15EF" w:rsidP="0084187F">
            <w:pPr>
              <w:pStyle w:val="EndNoteBibliography"/>
              <w:ind w:firstLineChars="0" w:firstLine="0"/>
              <w:rPr>
                <w:rFonts w:eastAsiaTheme="minorEastAsia"/>
              </w:rPr>
            </w:pPr>
            <w:r w:rsidRPr="00570AAB">
              <w:rPr>
                <w:rFonts w:eastAsiaTheme="minorEastAsia" w:cs="Times New Roman"/>
              </w:rPr>
              <w:t>Articulated</w:t>
            </w:r>
            <w:r>
              <w:rPr>
                <w:rFonts w:eastAsiaTheme="minorEastAsia" w:cs="Times New Roman"/>
              </w:rPr>
              <w:t xml:space="preserve"> </w:t>
            </w:r>
            <w:r w:rsidRPr="00570AAB">
              <w:rPr>
                <w:rFonts w:eastAsiaTheme="minorEastAsia" w:cs="Times New Roman"/>
              </w:rPr>
              <w:t>robot</w:t>
            </w:r>
          </w:p>
        </w:tc>
        <w:tc>
          <w:tcPr>
            <w:tcW w:w="3638" w:type="dxa"/>
            <w:tcBorders>
              <w:top w:val="single" w:sz="4" w:space="0" w:color="auto"/>
            </w:tcBorders>
          </w:tcPr>
          <w:p w14:paraId="203694E5" w14:textId="3BA114CE" w:rsidR="00BA15EF" w:rsidRDefault="00BA15EF" w:rsidP="0084187F">
            <w:pPr>
              <w:pStyle w:val="EndNoteBibliography"/>
              <w:ind w:firstLineChars="0" w:firstLine="0"/>
              <w:rPr>
                <w:rFonts w:eastAsiaTheme="minorEastAsia"/>
              </w:rPr>
            </w:pPr>
            <w:r>
              <w:rPr>
                <w:rFonts w:eastAsiaTheme="minorEastAsia" w:cs="Times New Roman"/>
              </w:rPr>
              <w:fldChar w:fldCharType="begin">
                <w:fldData xml:space="preserve">ZXN0bmUyYTJydnNwcjhmZTllMjVheHhhZmYiIHRpbWVzdGFtcD0iMTcyMjI3NzA4OSI+NTIzPC9r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c3U8L0F1dGhvcj48WWVhcj4yMDIyPC9ZZWFyPjxSZWNO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==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begin">
                <w:fldData xml:space="preserve">ZXN0bmUyYTJydnNwcjhmZTllMjVheHhhZmYiIHRpbWVzdGFtcD0iMTcyMjI3NzA4OSI+NTIzPC9r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rPr>
              <w:t>[1-8,18-21,23,24,28,31-33,35-41,43-46,48-57,59-62]</w:t>
            </w:r>
            <w:r>
              <w:rPr>
                <w:rFonts w:eastAsiaTheme="minorEastAsia" w:cs="Times New Roman"/>
              </w:rPr>
              <w:fldChar w:fldCharType="end"/>
            </w:r>
          </w:p>
        </w:tc>
        <w:tc>
          <w:tcPr>
            <w:tcW w:w="3638" w:type="dxa"/>
            <w:tcBorders>
              <w:top w:val="single" w:sz="4" w:space="0" w:color="auto"/>
            </w:tcBorders>
          </w:tcPr>
          <w:p w14:paraId="68FADB06" w14:textId="1E4C1245" w:rsidR="00BA15EF" w:rsidRDefault="00BA15EF" w:rsidP="0084187F">
            <w:pPr>
              <w:pStyle w:val="EndNoteBibliography"/>
              <w:ind w:firstLineChars="0" w:firstLine="0"/>
              <w:rPr>
                <w:rFonts w:eastAsiaTheme="minorEastAsia"/>
              </w:rPr>
            </w:pPr>
            <w:r>
              <w:rPr>
                <w:rFonts w:eastAsiaTheme="minorEastAsia" w:cs="Times New Roman"/>
              </w:rPr>
              <w:fldChar w:fldCharType="begin"/>
            </w:r>
            <w:r>
              <w:rPr>
                <w:rFonts w:eastAsiaTheme="minorEastAsia" w:cs="Times New Roman"/>
              </w:rPr>
              <w:instrText xml:space="preserve"> ADDIN EN.CITE &lt;EndNote&gt;&lt;Cite&gt;&lt;Author&gt;Xu&lt;/Author&gt;&lt;Year&gt;2019&lt;/Year&gt;&lt;RecNum&gt;346&lt;/RecNum&gt;&lt;DisplayText&gt;[58]&lt;/DisplayText&gt;&lt;record&gt;&lt;rec-number&gt;346&lt;/rec-number&gt;&lt;foreign-keys&gt;&lt;key app="EN" db-id="zx0xp0vwsrestne2a2rvspr8fe9e25axxaff" timestamp="1716537486"&gt;346&lt;/key&gt;&lt;/foreign-keys&gt;&lt;ref-type name="Conference Proceedings"&gt;10&lt;/ref-type&gt;&lt;contributors&gt;&lt;authors&gt;&lt;author&gt;Xu, Weiguo&lt;/author&gt;&lt;author&gt;Luo, DAN&lt;/author&gt;&lt;author&gt;Gao, Yuan&lt;/author&gt;&lt;/authors&gt;&lt;/contributors&gt;&lt;titles&gt;&lt;title&gt;Automatic brick masonry system and its application in on-site construction&lt;/title&gt;&lt;secondary-title&gt;4th International Conference on Computer-Aided Architectural Design Research: Intelligent and Informed,(CAADRIA)&lt;/secondary-title&gt;&lt;/titles&gt;&lt;pages&gt;83-92&lt;/pages&gt;&lt;volume&gt;1&lt;/volume&gt;&lt;dates&gt;&lt;year&gt;2019&lt;/year&gt;&lt;/dates&gt;&lt;urls&gt;&lt;/urls&gt;&lt;electronic-resource-num&gt;http://dx.doi.org/10.52842/conf.caadria.2019.1.083&lt;/electronic-resource-num&gt;&lt;/record&gt;&lt;/Cite&gt;&lt;/EndNote&gt;</w:instrText>
            </w:r>
            <w:r>
              <w:rPr>
                <w:rFonts w:eastAsiaTheme="minorEastAsia" w:cs="Times New Roman"/>
              </w:rPr>
              <w:fldChar w:fldCharType="separate"/>
            </w:r>
            <w:r>
              <w:rPr>
                <w:rFonts w:eastAsiaTheme="minorEastAsia" w:cs="Times New Roman"/>
              </w:rPr>
              <w:t>[58]</w:t>
            </w:r>
            <w:r>
              <w:rPr>
                <w:rFonts w:eastAsiaTheme="minorEastAsia" w:cs="Times New Roman"/>
              </w:rPr>
              <w:fldChar w:fldCharType="end"/>
            </w:r>
          </w:p>
        </w:tc>
        <w:tc>
          <w:tcPr>
            <w:tcW w:w="3639" w:type="dxa"/>
            <w:tcBorders>
              <w:top w:val="single" w:sz="4" w:space="0" w:color="auto"/>
            </w:tcBorders>
          </w:tcPr>
          <w:p w14:paraId="7AB15A1B" w14:textId="4B941FC4" w:rsidR="00BA15EF" w:rsidRDefault="00BA15EF" w:rsidP="0084187F">
            <w:pPr>
              <w:pStyle w:val="EndNoteBibliography"/>
              <w:ind w:firstLineChars="0" w:firstLine="0"/>
              <w:rPr>
                <w:rFonts w:eastAsiaTheme="minorEastAsia"/>
              </w:rPr>
            </w:pPr>
            <w:r>
              <w:rPr>
                <w:rFonts w:eastAsiaTheme="minorEastAsia"/>
              </w:rPr>
              <w:fldChar w:fldCharType="begin">
                <w:fldData xml:space="preserve">PEVuZE5vdGU+PENpdGU+PEF1dGhvcj5ZYW5nPC9BdXRob3I+PFJlY051bT4yODA8L1JlY051bT48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</w:fldData>
              </w:fldChar>
            </w:r>
            <w:r>
              <w:rPr>
                <w:rFonts w:eastAsiaTheme="minorEastAsia"/>
              </w:rPr>
              <w:instrText xml:space="preserve"> ADDIN EN.CITE </w:instrText>
            </w:r>
            <w:r>
              <w:rPr>
                <w:rFonts w:eastAsiaTheme="minorEastAsia"/>
              </w:rPr>
              <w:fldChar w:fldCharType="begin">
                <w:fldData xml:space="preserve">PEVuZE5vdGU+PENpdGU+PEF1dGhvcj5ZYW5nPC9BdXRob3I+PFJlY051bT4yODA8L1JlY051bT48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fldChar w:fldCharType="separate"/>
            </w:r>
            <w:r>
              <w:rPr>
                <w:rFonts w:eastAsiaTheme="minorEastAsia"/>
              </w:rPr>
              <w:t>[9-17,22,25-27,29,30,34,42,47]</w:t>
            </w:r>
            <w:r>
              <w:rPr>
                <w:rFonts w:eastAsiaTheme="minorEastAsia"/>
              </w:rPr>
              <w:fldChar w:fldCharType="end"/>
            </w:r>
          </w:p>
        </w:tc>
      </w:tr>
      <w:tr w:rsidR="00BA15EF" w14:paraId="6E4E4F3A" w14:textId="77777777" w:rsidTr="00BA15EF">
        <w:tc>
          <w:tcPr>
            <w:tcW w:w="1985" w:type="dxa"/>
          </w:tcPr>
          <w:p w14:paraId="60D280C4" w14:textId="6EA64DD5" w:rsidR="00BA15EF" w:rsidRDefault="00BA15EF" w:rsidP="0084187F">
            <w:pPr>
              <w:pStyle w:val="EndNoteBibliography"/>
              <w:ind w:firstLineChars="0" w:firstLine="0"/>
              <w:rPr>
                <w:rFonts w:eastAsiaTheme="minorEastAsia"/>
              </w:rPr>
            </w:pPr>
            <w:r w:rsidRPr="00570AAB">
              <w:rPr>
                <w:rFonts w:eastAsiaTheme="minorEastAsia" w:cs="Times New Roman"/>
              </w:rPr>
              <w:t>Cartesian</w:t>
            </w:r>
          </w:p>
        </w:tc>
        <w:tc>
          <w:tcPr>
            <w:tcW w:w="3638" w:type="dxa"/>
          </w:tcPr>
          <w:p w14:paraId="06A2CC74" w14:textId="11C38484" w:rsidR="00BA15EF" w:rsidRDefault="00BA15EF" w:rsidP="0084187F">
            <w:pPr>
              <w:pStyle w:val="EndNoteBibliography"/>
              <w:ind w:firstLineChars="0" w:firstLine="0"/>
              <w:rPr>
                <w:rFonts w:eastAsiaTheme="minorEastAsia"/>
              </w:rPr>
            </w:pPr>
            <w:r w:rsidRPr="00570AAB">
              <w:rPr>
                <w:rFonts w:eastAsiaTheme="minorEastAsia" w:cs="Times New Roman"/>
              </w:rPr>
              <w:fldChar w:fldCharType="begin">
                <w:fldData xml:space="preserve">PEVuZE5vdGU+PENpdGU+PEF1dGhvcj5DaGFpPC9BdXRob3I+PFllYXI+MjAyNDwvWWVhcj48UmVj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DaGFpPC9BdXRob3I+PFllYXI+MjAyNDwvWWVhcj48UmVj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570AAB">
              <w:rPr>
                <w:rFonts w:eastAsiaTheme="minorEastAsia" w:cs="Times New Roman"/>
              </w:rPr>
              <w:fldChar w:fldCharType="separate"/>
            </w:r>
            <w:r>
              <w:rPr>
                <w:rFonts w:eastAsiaTheme="minorEastAsia" w:cs="Times New Roman"/>
              </w:rPr>
              <w:t>[67,69-73,75,78]</w:t>
            </w:r>
            <w:r w:rsidRPr="00570AAB">
              <w:rPr>
                <w:rFonts w:eastAsiaTheme="minorEastAsia" w:cs="Times New Roman"/>
              </w:rPr>
              <w:fldChar w:fldCharType="end"/>
            </w:r>
          </w:p>
        </w:tc>
        <w:tc>
          <w:tcPr>
            <w:tcW w:w="3638" w:type="dxa"/>
          </w:tcPr>
          <w:p w14:paraId="2E8A36A3" w14:textId="363B051A" w:rsidR="00BA15EF" w:rsidRDefault="00BA15EF" w:rsidP="0084187F">
            <w:pPr>
              <w:pStyle w:val="EndNoteBibliography"/>
              <w:ind w:firstLineChars="0" w:firstLine="0"/>
              <w:rPr>
                <w:rFonts w:eastAsiaTheme="minorEastAsia"/>
              </w:rPr>
            </w:pPr>
            <w:r>
              <w:rPr>
                <w:rFonts w:eastAsiaTheme="minorEastAsia" w:cs="Times New Roman"/>
              </w:rPr>
              <w:fldChar w:fldCharType="begin">
                <w:fldData xml:space="preserve">PEVuZE5vdGU+PENpdGU+PEF1dGhvcj5DaHU8L0F1dGhvcj48WWVhcj4yMDEzPC9ZZWFyPjxSZWNO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DaHU8L0F1dGhvcj48WWVhcj4yMDEzPC9ZZWFyPjxSZWNO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rPr>
              <w:t>[74,76,77]</w:t>
            </w:r>
            <w:r>
              <w:rPr>
                <w:rFonts w:eastAsiaTheme="minorEastAsia" w:cs="Times New Roman"/>
              </w:rPr>
              <w:fldChar w:fldCharType="end"/>
            </w:r>
          </w:p>
        </w:tc>
        <w:tc>
          <w:tcPr>
            <w:tcW w:w="3639" w:type="dxa"/>
          </w:tcPr>
          <w:p w14:paraId="075EE369" w14:textId="29CB2590" w:rsidR="00BA15EF" w:rsidRDefault="00BA15EF" w:rsidP="0084187F">
            <w:pPr>
              <w:pStyle w:val="EndNoteBibliography"/>
              <w:ind w:firstLineChars="0" w:firstLine="0"/>
              <w:rPr>
                <w:rFonts w:eastAsiaTheme="minorEastAsia"/>
              </w:rPr>
            </w:pPr>
            <w:r>
              <w:rPr>
                <w:rFonts w:eastAsiaTheme="minorEastAsia" w:cs="Times New Roman"/>
              </w:rPr>
              <w:fldChar w:fldCharType="begin">
                <w:fldData xml:space="preserve">PEVuZE5vdGU+PENpdGU+PEF1dGhvcj5Lb2hsZXI8L0F1dGhvcj48WWVhcj4yMDIyPC9ZZWFyPjxS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Lb2hsZXI8L0F1dGhvcj48WWVhcj4yMDIyPC9ZZWFyPjxS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rPr>
              <w:t>[63-66,68]</w:t>
            </w:r>
            <w:r>
              <w:rPr>
                <w:rFonts w:eastAsiaTheme="minorEastAsia" w:cs="Times New Roman"/>
              </w:rPr>
              <w:fldChar w:fldCharType="end"/>
            </w:r>
          </w:p>
        </w:tc>
      </w:tr>
      <w:tr w:rsidR="00BA15EF" w14:paraId="3EDF3025" w14:textId="77777777" w:rsidTr="00BA15EF">
        <w:tc>
          <w:tcPr>
            <w:tcW w:w="1985" w:type="dxa"/>
          </w:tcPr>
          <w:p w14:paraId="5FD6A145" w14:textId="01939673" w:rsidR="00BA15EF" w:rsidRDefault="00BA15EF" w:rsidP="0084187F">
            <w:pPr>
              <w:pStyle w:val="EndNoteBibliography"/>
              <w:ind w:firstLineChars="0" w:firstLine="0"/>
              <w:rPr>
                <w:rFonts w:eastAsiaTheme="minorEastAsia"/>
              </w:rPr>
            </w:pPr>
            <w:r w:rsidRPr="00570AAB">
              <w:rPr>
                <w:rFonts w:eastAsiaTheme="minorEastAsia" w:cs="Times New Roman"/>
              </w:rPr>
              <w:t>Parallel</w:t>
            </w:r>
          </w:p>
        </w:tc>
        <w:tc>
          <w:tcPr>
            <w:tcW w:w="3638" w:type="dxa"/>
          </w:tcPr>
          <w:p w14:paraId="47F5C06A" w14:textId="6D13F798" w:rsidR="00BA15EF" w:rsidRDefault="00BA15EF" w:rsidP="0084187F">
            <w:pPr>
              <w:pStyle w:val="EndNoteBibliography"/>
              <w:ind w:firstLineChars="0" w:firstLine="0"/>
              <w:rPr>
                <w:rFonts w:eastAsiaTheme="minorEastAsia"/>
              </w:rPr>
            </w:pPr>
            <w:r>
              <w:rPr>
                <w:rFonts w:eastAsiaTheme="minorEastAsia" w:cs="Times New Roman"/>
              </w:rPr>
              <w:fldChar w:fldCharType="begin">
                <w:fldData xml:space="preserve">PEVuZE5vdGU+PENpdGU+PEF1dGhvcj5EaWVyaWNoczwvQXV0aG9yPjxZZWFyPjIwMTk8L1llYXI+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EaWVyaWNoczwvQXV0aG9yPjxZZWFyPjIwMTk8L1llYXI+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rPr>
              <w:t>[79-81,83-85]</w:t>
            </w:r>
            <w:r>
              <w:rPr>
                <w:rFonts w:eastAsiaTheme="minorEastAsia" w:cs="Times New Roman"/>
              </w:rPr>
              <w:fldChar w:fldCharType="end"/>
            </w:r>
          </w:p>
        </w:tc>
        <w:tc>
          <w:tcPr>
            <w:tcW w:w="3638" w:type="dxa"/>
          </w:tcPr>
          <w:p w14:paraId="39E36F03" w14:textId="2333AF9E" w:rsidR="00BA15EF" w:rsidRDefault="00BA15EF" w:rsidP="0084187F">
            <w:pPr>
              <w:pStyle w:val="EndNoteBibliography"/>
              <w:ind w:firstLineChars="0" w:firstLine="0"/>
              <w:rPr>
                <w:rFonts w:eastAsiaTheme="minorEastAsia"/>
              </w:rPr>
            </w:pPr>
            <w:r w:rsidRPr="00E119E9">
              <w:rPr>
                <w:rFonts w:eastAsiaTheme="minorEastAsia" w:cs="Times New Roman"/>
              </w:rPr>
              <w:fldChar w:fldCharType="begin">
                <w:fldData xml:space="preserve">PEVuZE5vdGU+PENpdGU+PEF1dGhvcj5IdTwvQXV0aG9yPjxZZWFyPjIwMjA8L1llYXI+PFJlY051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==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dTwvQXV0aG9yPjxZZWFyPjIwMjA8L1llYXI+PFJlY051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==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rPr>
              <w:t>[86-88]</w:t>
            </w:r>
            <w:r w:rsidRPr="00E119E9">
              <w:rPr>
                <w:rFonts w:eastAsiaTheme="minorEastAsia" w:cs="Times New Roman"/>
              </w:rPr>
              <w:fldChar w:fldCharType="end"/>
            </w:r>
          </w:p>
        </w:tc>
        <w:tc>
          <w:tcPr>
            <w:tcW w:w="3639" w:type="dxa"/>
          </w:tcPr>
          <w:p w14:paraId="65268B06" w14:textId="48060775" w:rsidR="00BA15EF" w:rsidRDefault="00BA15EF" w:rsidP="0084187F">
            <w:pPr>
              <w:pStyle w:val="EndNoteBibliography"/>
              <w:ind w:firstLineChars="0" w:firstLine="0"/>
              <w:rPr>
                <w:rFonts w:eastAsiaTheme="minorEastAsia"/>
              </w:rPr>
            </w:pPr>
            <w:r>
              <w:rPr>
                <w:rFonts w:eastAsiaTheme="minorEastAsia" w:cs="Times New Roman"/>
              </w:rPr>
              <w:fldChar w:fldCharType="begin"/>
            </w:r>
            <w:r>
              <w:rPr>
                <w:rFonts w:eastAsiaTheme="minorEastAsia" w:cs="Times New Roman"/>
              </w:rPr>
              <w:instrText xml:space="preserve"> ADDIN EN.CITE &lt;EndNote&gt;&lt;Cite&gt;&lt;Author&gt;McDonald&lt;/Author&gt;&lt;Year&gt;2021&lt;/Year&gt;&lt;RecNum&gt;290&lt;/RecNum&gt;&lt;DisplayText&gt;[82]&lt;/DisplayText&gt;&lt;record&gt;&lt;rec-number&gt;290&lt;/rec-number&gt;&lt;foreign-keys&gt;&lt;key app="EN" db-id="zx0xp0vwsrestne2a2rvspr8fe9e25axxaff" timestamp="1713603190"&gt;290&lt;/key&gt;&lt;/foreign-keys&gt;&lt;ref-type name="Conference Proceedings"&gt;10&lt;/ref-type&gt;&lt;contributors&gt;&lt;authors&gt;&lt;author&gt;McDonald, Ethan&lt;/author&gt;&lt;author&gt;Beites, Steven&lt;/author&gt;&lt;author&gt;Arsenault, Marc&lt;/author&gt;&lt;/authors&gt;&lt;/contributors&gt;&lt;titles&gt;&lt;title&gt;CDPR Studio: A Parametric Design Tool for Simulating Cable-Suspended Parallel Robots&lt;/title&gt;&lt;secondary-title&gt;International Conference on Computer-Aided Architectural Design Futures&lt;/secondary-title&gt;&lt;/titles&gt;&lt;pages&gt;344-359&lt;/pages&gt;&lt;dates&gt;&lt;year&gt;2021&lt;/year&gt;&lt;/dates&gt;&lt;publisher&gt;Springer&lt;/publisher&gt;&lt;urls&gt;&lt;/urls&gt;&lt;electronic-resource-num&gt;https://doi.org/10.1007/978-981-19-1280-1_22&lt;/electronic-resource-num&gt;&lt;/record&gt;&lt;/Cite&gt;&lt;/EndNote&gt;</w:instrText>
            </w:r>
            <w:r>
              <w:rPr>
                <w:rFonts w:eastAsiaTheme="minorEastAsia" w:cs="Times New Roman"/>
              </w:rPr>
              <w:fldChar w:fldCharType="separate"/>
            </w:r>
            <w:r>
              <w:rPr>
                <w:rFonts w:eastAsiaTheme="minorEastAsia" w:cs="Times New Roman"/>
              </w:rPr>
              <w:t>[82]</w:t>
            </w:r>
            <w:r>
              <w:rPr>
                <w:rFonts w:eastAsiaTheme="minorEastAsia" w:cs="Times New Roman"/>
              </w:rPr>
              <w:fldChar w:fldCharType="end"/>
            </w:r>
          </w:p>
        </w:tc>
      </w:tr>
      <w:tr w:rsidR="00BA15EF" w14:paraId="4734F90C" w14:textId="77777777" w:rsidTr="00BA15EF">
        <w:tc>
          <w:tcPr>
            <w:tcW w:w="1985" w:type="dxa"/>
          </w:tcPr>
          <w:p w14:paraId="0F0F6D40" w14:textId="46BE7F37" w:rsidR="00BA15EF" w:rsidRDefault="00BA15EF" w:rsidP="0084187F">
            <w:pPr>
              <w:pStyle w:val="EndNoteBibliography"/>
              <w:ind w:firstLineChars="0" w:firstLine="0"/>
              <w:rPr>
                <w:rFonts w:eastAsiaTheme="minorEastAsia"/>
              </w:rPr>
            </w:pPr>
            <w:r w:rsidRPr="00570AAB">
              <w:rPr>
                <w:rFonts w:eastAsiaTheme="minorEastAsia" w:cs="Times New Roman"/>
              </w:rPr>
              <w:t>Terrestrial</w:t>
            </w:r>
            <w:r>
              <w:rPr>
                <w:rFonts w:eastAsiaTheme="minorEastAsia" w:cs="Times New Roman"/>
              </w:rPr>
              <w:t xml:space="preserve"> </w:t>
            </w:r>
            <w:r w:rsidRPr="00570AAB">
              <w:rPr>
                <w:rFonts w:eastAsiaTheme="minorEastAsia" w:cs="Times New Roman"/>
              </w:rPr>
              <w:t>robot</w:t>
            </w:r>
          </w:p>
        </w:tc>
        <w:tc>
          <w:tcPr>
            <w:tcW w:w="3638" w:type="dxa"/>
          </w:tcPr>
          <w:p w14:paraId="5DDEE2AD" w14:textId="15DE690A" w:rsidR="00BA15EF" w:rsidRDefault="00BA15EF" w:rsidP="0084187F">
            <w:pPr>
              <w:pStyle w:val="EndNoteBibliography"/>
              <w:ind w:firstLineChars="0" w:firstLine="0"/>
              <w:rPr>
                <w:rFonts w:eastAsiaTheme="minorEastAsia"/>
              </w:rPr>
            </w:pPr>
            <w:r w:rsidRPr="00570AAB">
              <w:rPr>
                <w:rFonts w:eastAsiaTheme="minorEastAsia" w:cs="Times New Roman"/>
              </w:rPr>
              <w:fldChar w:fldCharType="begin">
                <w:fldData xml:space="preserve">PEVuZE5vdGU+PENpdGU+PEF1dGhvcj5MZW5nPC9BdXRob3I+PFllYXI+MjAyMzwvWWVhcj48UmVj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MZW5nPC9BdXRob3I+PFllYXI+MjAyMzwvWWVhcj48UmVj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570AAB">
              <w:rPr>
                <w:rFonts w:eastAsiaTheme="minorEastAsia" w:cs="Times New Roman"/>
              </w:rPr>
              <w:fldChar w:fldCharType="separate"/>
            </w:r>
            <w:r>
              <w:rPr>
                <w:rFonts w:eastAsiaTheme="minorEastAsia" w:cs="Times New Roman"/>
              </w:rPr>
              <w:t>[89-92,100,101,103,105-107]</w:t>
            </w:r>
            <w:r w:rsidRPr="00570AAB">
              <w:rPr>
                <w:rFonts w:eastAsiaTheme="minorEastAsia" w:cs="Times New Roman"/>
              </w:rPr>
              <w:fldChar w:fldCharType="end"/>
            </w:r>
          </w:p>
        </w:tc>
        <w:tc>
          <w:tcPr>
            <w:tcW w:w="3638" w:type="dxa"/>
          </w:tcPr>
          <w:p w14:paraId="4AAAEA0D" w14:textId="177CC641" w:rsidR="00BA15EF" w:rsidRDefault="00BA15EF" w:rsidP="0084187F">
            <w:pPr>
              <w:pStyle w:val="EndNoteBibliography"/>
              <w:ind w:firstLineChars="0" w:firstLine="0"/>
              <w:rPr>
                <w:rFonts w:eastAsiaTheme="minorEastAsia"/>
              </w:rPr>
            </w:pPr>
            <w:r w:rsidRPr="00570AAB">
              <w:rPr>
                <w:rFonts w:eastAsiaTheme="minorEastAsia" w:cs="Times New Roman"/>
              </w:rPr>
              <w:fldChar w:fldCharType="begin">
                <w:fldData xml:space="preserve">PEVuZE5vdGU+PENpdGU+PEF1dGhvcj5Kb2huczwvQXV0aG9yPjxZZWFyPjIwMjM8L1llYXI+PFJl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=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Kb2huczwvQXV0aG9yPjxZZWFyPjIwMjM8L1llYXI+PFJl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=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570AAB">
              <w:rPr>
                <w:rFonts w:eastAsiaTheme="minorEastAsia" w:cs="Times New Roman"/>
              </w:rPr>
              <w:fldChar w:fldCharType="separate"/>
            </w:r>
            <w:r>
              <w:rPr>
                <w:rFonts w:eastAsiaTheme="minorEastAsia" w:cs="Times New Roman"/>
              </w:rPr>
              <w:t>[98,99,108-116]</w:t>
            </w:r>
            <w:r w:rsidRPr="00570AAB">
              <w:rPr>
                <w:rFonts w:eastAsiaTheme="minorEastAsia" w:cs="Times New Roman"/>
              </w:rPr>
              <w:fldChar w:fldCharType="end"/>
            </w:r>
          </w:p>
        </w:tc>
        <w:tc>
          <w:tcPr>
            <w:tcW w:w="3639" w:type="dxa"/>
          </w:tcPr>
          <w:p w14:paraId="19E1E172" w14:textId="00FF3E58" w:rsidR="00BA15EF" w:rsidRDefault="00BA15EF" w:rsidP="0084187F">
            <w:pPr>
              <w:pStyle w:val="EndNoteBibliography"/>
              <w:ind w:firstLineChars="0" w:firstLine="0"/>
              <w:rPr>
                <w:rFonts w:eastAsiaTheme="minorEastAsia"/>
              </w:rPr>
            </w:pPr>
            <w:r>
              <w:rPr>
                <w:rFonts w:eastAsiaTheme="minorEastAsia"/>
              </w:rPr>
              <w:fldChar w:fldCharType="begin">
                <w:fldData xml:space="preserve">PEVuZE5vdGU+PENpdGU+PEF1dGhvcj5HYW88L0F1dGhvcj48WWVhcj4yMDIzPC9ZZWFyPjxSZWNO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</w:fldData>
              </w:fldChar>
            </w:r>
            <w:r>
              <w:rPr>
                <w:rFonts w:eastAsiaTheme="minorEastAsia"/>
              </w:rPr>
              <w:instrText xml:space="preserve"> ADDIN EN.CITE </w:instrText>
            </w:r>
            <w:r>
              <w:rPr>
                <w:rFonts w:eastAsiaTheme="minorEastAsia"/>
              </w:rPr>
              <w:fldChar w:fldCharType="begin">
                <w:fldData xml:space="preserve">PEVuZE5vdGU+PENpdGU+PEF1dGhvcj5HYW88L0F1dGhvcj48WWVhcj4yMDIzPC9ZZWFyPjxSZWNO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fldChar w:fldCharType="separate"/>
            </w:r>
            <w:r>
              <w:rPr>
                <w:rFonts w:eastAsiaTheme="minorEastAsia"/>
              </w:rPr>
              <w:t>[93-97,102,104]</w:t>
            </w:r>
            <w:r>
              <w:rPr>
                <w:rFonts w:eastAsiaTheme="minorEastAsia"/>
              </w:rPr>
              <w:fldChar w:fldCharType="end"/>
            </w:r>
          </w:p>
        </w:tc>
      </w:tr>
      <w:tr w:rsidR="00BA15EF" w14:paraId="6440BB0F" w14:textId="77777777" w:rsidTr="00BA15EF">
        <w:tc>
          <w:tcPr>
            <w:tcW w:w="1985" w:type="dxa"/>
          </w:tcPr>
          <w:p w14:paraId="58604862" w14:textId="67E3BDE7" w:rsidR="00BA15EF" w:rsidRDefault="00BA15EF" w:rsidP="0084187F">
            <w:pPr>
              <w:pStyle w:val="EndNoteBibliography"/>
              <w:ind w:firstLineChars="0" w:firstLine="0"/>
              <w:rPr>
                <w:rFonts w:eastAsiaTheme="minorEastAsia"/>
              </w:rPr>
            </w:pPr>
            <w:r w:rsidRPr="00570AAB">
              <w:rPr>
                <w:rFonts w:eastAsiaTheme="minorEastAsia" w:cs="Times New Roman"/>
              </w:rPr>
              <w:t>Climbing</w:t>
            </w:r>
          </w:p>
        </w:tc>
        <w:tc>
          <w:tcPr>
            <w:tcW w:w="3638" w:type="dxa"/>
          </w:tcPr>
          <w:p w14:paraId="00C5B784" w14:textId="2FAF78EF" w:rsidR="00BA15EF" w:rsidRDefault="00BA15EF" w:rsidP="0084187F">
            <w:pPr>
              <w:pStyle w:val="EndNoteBibliography"/>
              <w:ind w:firstLineChars="0" w:firstLine="0"/>
              <w:rPr>
                <w:rFonts w:eastAsiaTheme="minorEastAsia"/>
              </w:rPr>
            </w:pPr>
            <w:r>
              <w:rPr>
                <w:rFonts w:eastAsiaTheme="minorEastAsia" w:cs="Times New Roman"/>
              </w:rPr>
              <w:fldChar w:fldCharType="begin">
                <w:fldData xml:space="preserve">PEVuZE5vdGU+PENpdGU+PEF1dGhvcj5MZWRlcjwvQXV0aG9yPjxZZWFyPjIwMjQ8L1llYXI+PFJl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MZWRlcjwvQXV0aG9yPjxZZWFyPjIwMjQ8L1llYXI+PFJl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rPr>
              <w:t>[117-119,121-128]</w:t>
            </w:r>
            <w:r>
              <w:rPr>
                <w:rFonts w:eastAsiaTheme="minorEastAsia" w:cs="Times New Roman"/>
              </w:rPr>
              <w:fldChar w:fldCharType="end"/>
            </w:r>
          </w:p>
        </w:tc>
        <w:tc>
          <w:tcPr>
            <w:tcW w:w="3638" w:type="dxa"/>
          </w:tcPr>
          <w:p w14:paraId="3C1DE33F" w14:textId="77777777" w:rsidR="00BA15EF" w:rsidRDefault="00BA15EF" w:rsidP="0084187F">
            <w:pPr>
              <w:pStyle w:val="EndNoteBibliography"/>
              <w:ind w:firstLineChars="0" w:firstLine="0"/>
              <w:rPr>
                <w:rFonts w:eastAsiaTheme="minorEastAsia"/>
              </w:rPr>
            </w:pPr>
          </w:p>
        </w:tc>
        <w:tc>
          <w:tcPr>
            <w:tcW w:w="3639" w:type="dxa"/>
          </w:tcPr>
          <w:p w14:paraId="61A3CCBD" w14:textId="5EC983A9" w:rsidR="00BA15EF" w:rsidRDefault="00BA15EF" w:rsidP="0084187F">
            <w:pPr>
              <w:pStyle w:val="EndNoteBibliography"/>
              <w:ind w:firstLineChars="0" w:firstLine="0"/>
              <w:rPr>
                <w:rFonts w:eastAsiaTheme="minorEastAsia"/>
              </w:rPr>
            </w:pPr>
            <w:r w:rsidRPr="00E119E9">
              <w:rPr>
                <w:rFonts w:eastAsiaTheme="minorEastAsia" w:cs="Times New Roman"/>
              </w:rPr>
              <w:fldChar w:fldCharType="begin"/>
            </w:r>
            <w:r>
              <w:rPr>
                <w:rFonts w:eastAsiaTheme="minorEastAsia" w:cs="Times New Roman"/>
              </w:rPr>
              <w:instrText xml:space="preserve"> ADDIN EN.CITE &lt;EndNote&gt;&lt;Cite&gt;&lt;Author&gt;Man&lt;/Author&gt;&lt;Year&gt;2021&lt;/Year&gt;&lt;RecNum&gt;533&lt;/RecNum&gt;&lt;DisplayText&gt;[120]&lt;/DisplayText&gt;&lt;record&gt;&lt;rec-number&gt;533&lt;/rec-number&gt;&lt;foreign-keys&gt;&lt;key app="EN" db-id="zx0xp0vwsrestne2a2rvspr8fe9e25axxaff" timestamp="1722292286"&gt;533&lt;/key&gt;&lt;/foreign-keys&gt;&lt;ref-type name="Conference Proceedings"&gt;10&lt;/ref-type&gt;&lt;contributors&gt;&lt;authors&gt;&lt;author&gt;Man, Nguyen Xuan&lt;/author&gt;&lt;/authors&gt;&lt;/contributors&gt;&lt;titles&gt;&lt;title&gt;Automating the design and assembly process of timber block construction system&lt;/title&gt;&lt;secondary-title&gt;AIP Conference Proceedings&lt;/secondary-title&gt;&lt;/titles&gt;&lt;volume&gt;2428&lt;/volume&gt;&lt;number&gt;1&lt;/number&gt;&lt;dates&gt;&lt;year&gt;2021&lt;/year&gt;&lt;/dates&gt;&lt;publisher&gt;AIP Publishing&lt;/publisher&gt;&lt;isbn&gt;0094-243X&lt;/isbn&gt;&lt;urls&gt;&lt;/urls&gt;&lt;electronic-resource-num&gt;https://doi.org/10.1063/5.0071200&lt;/electronic-resource-num&gt;&lt;/record&gt;&lt;/Cite&gt;&lt;/EndNote&gt;</w:instrText>
            </w:r>
            <w:r w:rsidRPr="00E119E9">
              <w:rPr>
                <w:rFonts w:eastAsiaTheme="minorEastAsia" w:cs="Times New Roman"/>
              </w:rPr>
              <w:fldChar w:fldCharType="separate"/>
            </w:r>
            <w:r>
              <w:rPr>
                <w:rFonts w:eastAsiaTheme="minorEastAsia" w:cs="Times New Roman"/>
              </w:rPr>
              <w:t>[120]</w:t>
            </w:r>
            <w:r w:rsidRPr="00E119E9">
              <w:rPr>
                <w:rFonts w:eastAsiaTheme="minorEastAsia" w:cs="Times New Roman"/>
              </w:rPr>
              <w:fldChar w:fldCharType="end"/>
            </w:r>
          </w:p>
        </w:tc>
      </w:tr>
      <w:tr w:rsidR="00BA15EF" w14:paraId="2FE150A6" w14:textId="77777777" w:rsidTr="00BA15EF">
        <w:tc>
          <w:tcPr>
            <w:tcW w:w="1985" w:type="dxa"/>
          </w:tcPr>
          <w:p w14:paraId="655A940D" w14:textId="12D4086E" w:rsidR="00BA15EF" w:rsidRDefault="00BA15EF" w:rsidP="0084187F">
            <w:pPr>
              <w:pStyle w:val="EndNoteBibliography"/>
              <w:ind w:firstLineChars="0" w:firstLine="0"/>
              <w:rPr>
                <w:rFonts w:eastAsiaTheme="minorEastAsia"/>
              </w:rPr>
            </w:pPr>
            <w:r w:rsidRPr="00570AAB">
              <w:rPr>
                <w:rFonts w:eastAsiaTheme="minorEastAsia" w:cs="Times New Roman"/>
              </w:rPr>
              <w:t>Aerial</w:t>
            </w:r>
          </w:p>
        </w:tc>
        <w:tc>
          <w:tcPr>
            <w:tcW w:w="3638" w:type="dxa"/>
          </w:tcPr>
          <w:p w14:paraId="5EEEAB4F" w14:textId="0372ADE5" w:rsidR="00BA15EF" w:rsidRDefault="00BA15EF" w:rsidP="0084187F">
            <w:pPr>
              <w:pStyle w:val="EndNoteBibliography"/>
              <w:ind w:firstLineChars="0" w:firstLine="0"/>
              <w:rPr>
                <w:rFonts w:eastAsiaTheme="minorEastAsia"/>
              </w:rPr>
            </w:pPr>
            <w:r>
              <w:rPr>
                <w:rFonts w:eastAsiaTheme="minorEastAsia" w:cs="Times New Roman"/>
              </w:rPr>
              <w:fldChar w:fldCharType="begin">
                <w:fldData xml:space="preserve">PEVuZE5vdGU+PENpdGU+PEF1dGhvcj5Hb2Vzc2VuczwvQXV0aG9yPjxZZWFyPjIwMTg8L1llYXI+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Hb2Vzc2VuczwvQXV0aG9yPjxZZWFyPjIwMTg8L1llYXI+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rPr>
              <w:t>[130-133]</w:t>
            </w:r>
            <w:r>
              <w:rPr>
                <w:rFonts w:eastAsiaTheme="minorEastAsia" w:cs="Times New Roman"/>
              </w:rPr>
              <w:fldChar w:fldCharType="end"/>
            </w:r>
          </w:p>
        </w:tc>
        <w:tc>
          <w:tcPr>
            <w:tcW w:w="3638" w:type="dxa"/>
          </w:tcPr>
          <w:p w14:paraId="052EE7D2" w14:textId="38D7EDBC" w:rsidR="00BA15EF" w:rsidRDefault="00BA15EF" w:rsidP="0084187F">
            <w:pPr>
              <w:pStyle w:val="EndNoteBibliography"/>
              <w:ind w:firstLineChars="0" w:firstLine="0"/>
              <w:rPr>
                <w:rFonts w:eastAsiaTheme="minorEastAsia"/>
              </w:rPr>
            </w:pPr>
            <w:r w:rsidRPr="00E119E9">
              <w:rPr>
                <w:rFonts w:eastAsiaTheme="minorEastAsia" w:cs="Times New Roman"/>
              </w:rPr>
              <w:fldChar w:fldCharType="begin"/>
            </w:r>
            <w:r>
              <w:rPr>
                <w:rFonts w:eastAsiaTheme="minorEastAsia" w:cs="Times New Roman"/>
              </w:rPr>
              <w:instrText xml:space="preserve"> ADDIN EN.CITE &lt;EndNote&gt;&lt;Cite&gt;&lt;Author&gt;Baca&lt;/Author&gt;&lt;Year&gt;2023&lt;/Year&gt;&lt;RecNum&gt;487&lt;/RecNum&gt;&lt;DisplayText&gt;[129]&lt;/DisplayText&gt;&lt;record&gt;&lt;rec-number&gt;487&lt;/rec-number&gt;&lt;foreign-keys&gt;&lt;key app="EN" db-id="zx0xp0vwsrestne2a2rvspr8fe9e25axxaff" timestamp="1722134665"&gt;487&lt;/key&gt;&lt;/foreign-keys&gt;&lt;ref-type name="Journal Article"&gt;17&lt;/ref-type&gt;&lt;contributors&gt;&lt;authors&gt;&lt;author&gt;Baca, Tomas&lt;/author&gt;&lt;author&gt;Penicka, Robert&lt;/author&gt;&lt;author&gt;Stepan, Petr&lt;/author&gt;&lt;author&gt;Petrlik, Matej&lt;/author&gt;&lt;author&gt;Spurny, Vojtech&lt;/author&gt;&lt;author&gt;Hert, Daniel&lt;/author&gt;&lt;author&gt;Saska, Martin&lt;/author&gt;&lt;/authors&gt;&lt;/contributors&gt;&lt;titles&gt;&lt;title&gt;Autonomous cooperative wall building by a team of unmanned aerial vehicles in the MBZIRC 2020 competition&lt;/title&gt;&lt;secondary-title&gt;Robotics and Autonomous Systems&lt;/secondary-title&gt;&lt;/titles&gt;&lt;periodical&gt;&lt;full-title&gt;Robotics and autonomous systems&lt;/full-title&gt;&lt;/periodical&gt;&lt;pages&gt;104482&lt;/pages&gt;&lt;volume&gt;167&lt;/volume&gt;&lt;dates&gt;&lt;year&gt;2023&lt;/year&gt;&lt;/dates&gt;&lt;isbn&gt;0921-8890&lt;/isbn&gt;&lt;urls&gt;&lt;/urls&gt;&lt;electronic-resource-num&gt;https://doi.org/10.1016/j.robot.2023.104482&lt;/electronic-resource-num&gt;&lt;/record&gt;&lt;/Cite&gt;&lt;/EndNote&gt;</w:instrText>
            </w:r>
            <w:r w:rsidRPr="00E119E9">
              <w:rPr>
                <w:rFonts w:eastAsiaTheme="minorEastAsia" w:cs="Times New Roman"/>
              </w:rPr>
              <w:fldChar w:fldCharType="separate"/>
            </w:r>
            <w:r>
              <w:rPr>
                <w:rFonts w:eastAsiaTheme="minorEastAsia" w:cs="Times New Roman"/>
              </w:rPr>
              <w:t>[129]</w:t>
            </w:r>
            <w:r w:rsidRPr="00E119E9">
              <w:rPr>
                <w:rFonts w:eastAsiaTheme="minorEastAsia" w:cs="Times New Roman"/>
              </w:rPr>
              <w:fldChar w:fldCharType="end"/>
            </w:r>
          </w:p>
        </w:tc>
        <w:tc>
          <w:tcPr>
            <w:tcW w:w="3639" w:type="dxa"/>
          </w:tcPr>
          <w:p w14:paraId="738008E6" w14:textId="32624AD4" w:rsidR="00BA15EF" w:rsidRDefault="00BA15EF" w:rsidP="0084187F">
            <w:pPr>
              <w:pStyle w:val="EndNoteBibliography"/>
              <w:ind w:firstLineChars="0" w:firstLine="0"/>
              <w:rPr>
                <w:rFonts w:eastAsiaTheme="minorEastAsia"/>
              </w:rPr>
            </w:pPr>
            <w:r w:rsidRPr="00E119E9">
              <w:rPr>
                <w:rFonts w:eastAsiaTheme="minorEastAsia" w:cs="Times New Roman"/>
              </w:rPr>
              <w:fldChar w:fldCharType="begin"/>
            </w:r>
            <w:r>
              <w:rPr>
                <w:rFonts w:eastAsiaTheme="minorEastAsia" w:cs="Times New Roman"/>
              </w:rPr>
              <w:instrText xml:space="preserve"> ADDIN EN.CITE &lt;EndNote&gt;&lt;Cite&gt;&lt;Author&gt;Herrmann&lt;/Author&gt;&lt;Year&gt;2022&lt;/Year&gt;&lt;RecNum&gt;490&lt;/RecNum&gt;&lt;DisplayText&gt;[63,93]&lt;/DisplayText&gt;&lt;record&gt;&lt;rec-number&gt;490&lt;/rec-number&gt;&lt;foreign-keys&gt;&lt;key app="EN" db-id="zx0xp0vwsrestne2a2rvspr8fe9e25axxaff" timestamp="1722176352"&gt;490&lt;/key&gt;&lt;/foreign-keys&gt;&lt;ref-type name="Journal Article"&gt;17&lt;/ref-type&gt;&lt;contributors&gt;&lt;authors&gt;&lt;author&gt;Herrmann, Lukas&lt;/author&gt;&lt;author&gt;Boumann, Roland&lt;/author&gt;&lt;author&gt;Lehmann, Mario&lt;/author&gt;&lt;author&gt;Müller, Samuel&lt;/author&gt;&lt;author&gt;Bruckmann, Tobias&lt;/author&gt;&lt;/authors&gt;&lt;/contributors&gt;&lt;titles&gt;&lt;title&gt;Simulation-Based Comparison of Novel Automated Construction Systems&lt;/title&gt;&lt;secondary-title&gt;Robotics&lt;/secondary-title&gt;&lt;/titles&gt;&lt;periodical&gt;&lt;full-title&gt;Robotics&lt;/full-title&gt;&lt;/periodical&gt;&lt;pages&gt;119&lt;/pages&gt;&lt;volume&gt;11&lt;/volume&gt;&lt;number&gt;6&lt;/number&gt;&lt;dates&gt;&lt;year&gt;2022&lt;/year&gt;&lt;/dates&gt;&lt;isbn&gt;2218-6581&lt;/isbn&gt;&lt;urls&gt;&lt;/urls&gt;&lt;electronic-resource-num&gt;https://doi.org/10.3390/robotics11060119&lt;/electronic-resource-num&gt;&lt;/record&gt;&lt;/Cite&gt;&lt;Cite&gt;&lt;Author&gt;Krizmancic&lt;/Author&gt;&lt;Year&gt;2020&lt;/Year&gt;&lt;RecNum&gt;506&lt;/RecNum&gt;&lt;record&gt;&lt;rec-number&gt;506&lt;/rec-number&gt;&lt;foreign-keys&gt;&lt;key app="EN" db-id="zx0xp0vwsrestne2a2rvspr8fe9e25axxaff" timestamp="1722199812"&gt;506&lt;/key&gt;&lt;/foreign-keys&gt;&lt;ref-type name="Journal Article"&gt;17&lt;/ref-type&gt;&lt;contributors&gt;&lt;authors&gt;&lt;author&gt;Krizmancic, Marko&lt;/author&gt;&lt;author&gt;Arbanas, Barbara&lt;/author&gt;&lt;author&gt;Petrovic, Tamara&lt;/author&gt;&lt;author&gt;Petric, Frano&lt;/author&gt;&lt;author&gt;Bogdan, Stjepan&lt;/author&gt;&lt;/authors&gt;&lt;/contributors&gt;&lt;titles&gt;&lt;title&gt;Cooperative aerial-ground multi-robot system for automated construction tasks&lt;/title&gt;&lt;secondary-title&gt;IEEE Robotics and Automation Letters&lt;/secondary-title&gt;&lt;/titles&gt;&lt;periodical&gt;&lt;full-title&gt;IEEE Robotics and Automation Letters&lt;/full-title&gt;&lt;/periodical&gt;&lt;pages&gt;798-805&lt;/pages&gt;&lt;volume&gt;5&lt;/volume&gt;&lt;number&gt;2&lt;/number&gt;&lt;dates&gt;&lt;year&gt;2020&lt;/year&gt;&lt;/dates&gt;&lt;isbn&gt;2377-3766&lt;/isbn&gt;&lt;urls&gt;&lt;/urls&gt;&lt;electronic-resource-num&gt;https://doi.org/10.1109/LRA.2020.2965855&lt;/electronic-resource-num&gt;&lt;/record&gt;&lt;/Cite&gt;&lt;/EndNote&gt;</w:instrText>
            </w:r>
            <w:r w:rsidRPr="00E119E9">
              <w:rPr>
                <w:rFonts w:eastAsiaTheme="minorEastAsia" w:cs="Times New Roman"/>
              </w:rPr>
              <w:fldChar w:fldCharType="separate"/>
            </w:r>
            <w:r>
              <w:rPr>
                <w:rFonts w:eastAsiaTheme="minorEastAsia" w:cs="Times New Roman"/>
              </w:rPr>
              <w:t>[63,93]</w:t>
            </w:r>
            <w:r w:rsidRPr="00E119E9">
              <w:rPr>
                <w:rFonts w:eastAsiaTheme="minorEastAsia" w:cs="Times New Roman"/>
              </w:rPr>
              <w:fldChar w:fldCharType="end"/>
            </w:r>
          </w:p>
        </w:tc>
      </w:tr>
      <w:tr w:rsidR="00BA15EF" w14:paraId="2A98F3D3" w14:textId="77777777" w:rsidTr="00BA15EF">
        <w:tc>
          <w:tcPr>
            <w:tcW w:w="1985" w:type="dxa"/>
          </w:tcPr>
          <w:p w14:paraId="358E9B11" w14:textId="65586C2D" w:rsidR="00BA15EF" w:rsidRDefault="00BA15EF" w:rsidP="0084187F">
            <w:pPr>
              <w:pStyle w:val="EndNoteBibliography"/>
              <w:ind w:firstLineChars="0" w:firstLine="0"/>
              <w:rPr>
                <w:rFonts w:eastAsiaTheme="minorEastAsia"/>
              </w:rPr>
            </w:pPr>
            <w:r w:rsidRPr="00570AAB">
              <w:rPr>
                <w:rFonts w:eastAsiaTheme="minorEastAsia" w:cs="Times New Roman"/>
              </w:rPr>
              <w:t>Articulated</w:t>
            </w:r>
            <w:r>
              <w:rPr>
                <w:rFonts w:eastAsiaTheme="minorEastAsia" w:cs="Times New Roman"/>
              </w:rPr>
              <w:t xml:space="preserve"> </w:t>
            </w:r>
            <w:r w:rsidRPr="00570AAB">
              <w:rPr>
                <w:rFonts w:eastAsiaTheme="minorEastAsia" w:cs="Times New Roman"/>
              </w:rPr>
              <w:t>cobot</w:t>
            </w:r>
          </w:p>
        </w:tc>
        <w:tc>
          <w:tcPr>
            <w:tcW w:w="3638" w:type="dxa"/>
          </w:tcPr>
          <w:p w14:paraId="3ADFB7CA" w14:textId="0C3AF2C3" w:rsidR="00BA15EF" w:rsidRDefault="00BA15EF" w:rsidP="0084187F">
            <w:pPr>
              <w:pStyle w:val="EndNoteBibliography"/>
              <w:ind w:firstLineChars="0" w:firstLine="0"/>
              <w:rPr>
                <w:rFonts w:eastAsiaTheme="minorEastAsia"/>
              </w:rPr>
            </w:pPr>
            <w:r>
              <w:rPr>
                <w:rFonts w:eastAsiaTheme="minorEastAsia" w:cs="Times New Roman"/>
              </w:rPr>
              <w:fldChar w:fldCharType="begin">
                <w:fldData xml:space="preserve">PEVuZE5vdGU+PENpdGU+PEF1dGhvcj5TaGk8L0F1dGhvcj48WWVhcj4yMDIzPC9ZZWFyPjxSZWNO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TaGk8L0F1dGhvcj48WWVhcj4yMDIzPC9ZZWFyPjxSZWNO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rPr>
              <w:t>[134-148]</w:t>
            </w:r>
            <w:r>
              <w:rPr>
                <w:rFonts w:eastAsiaTheme="minorEastAsia" w:cs="Times New Roman"/>
              </w:rPr>
              <w:fldChar w:fldCharType="end"/>
            </w:r>
          </w:p>
        </w:tc>
        <w:tc>
          <w:tcPr>
            <w:tcW w:w="3638" w:type="dxa"/>
          </w:tcPr>
          <w:p w14:paraId="339A8757" w14:textId="77777777" w:rsidR="00BA15EF" w:rsidRDefault="00BA15EF" w:rsidP="0084187F">
            <w:pPr>
              <w:pStyle w:val="EndNoteBibliography"/>
              <w:ind w:firstLineChars="0" w:firstLine="0"/>
              <w:rPr>
                <w:rFonts w:eastAsiaTheme="minorEastAsia"/>
              </w:rPr>
            </w:pPr>
          </w:p>
        </w:tc>
        <w:tc>
          <w:tcPr>
            <w:tcW w:w="3639" w:type="dxa"/>
          </w:tcPr>
          <w:p w14:paraId="4A46EEF8" w14:textId="77777777" w:rsidR="00BA15EF" w:rsidRDefault="00BA15EF" w:rsidP="0084187F">
            <w:pPr>
              <w:pStyle w:val="EndNoteBibliography"/>
              <w:ind w:firstLineChars="0" w:firstLine="0"/>
              <w:rPr>
                <w:rFonts w:eastAsiaTheme="minorEastAsia"/>
              </w:rPr>
            </w:pPr>
          </w:p>
        </w:tc>
      </w:tr>
      <w:tr w:rsidR="00BA15EF" w14:paraId="6ACA500D" w14:textId="77777777" w:rsidTr="00BA15EF">
        <w:tc>
          <w:tcPr>
            <w:tcW w:w="1985" w:type="dxa"/>
          </w:tcPr>
          <w:p w14:paraId="2A8AD39E" w14:textId="4C7FD258" w:rsidR="00BA15EF" w:rsidRDefault="00BA15EF" w:rsidP="0084187F">
            <w:pPr>
              <w:pStyle w:val="EndNoteBibliography"/>
              <w:ind w:firstLineChars="0" w:firstLine="0"/>
              <w:rPr>
                <w:rFonts w:eastAsiaTheme="minorEastAsia"/>
              </w:rPr>
            </w:pPr>
            <w:r w:rsidRPr="00570AAB">
              <w:rPr>
                <w:rFonts w:eastAsiaTheme="minorEastAsia" w:cs="Times New Roman"/>
              </w:rPr>
              <w:t>Terrestrial</w:t>
            </w:r>
            <w:r>
              <w:rPr>
                <w:rFonts w:eastAsiaTheme="minorEastAsia" w:cs="Times New Roman"/>
              </w:rPr>
              <w:t xml:space="preserve"> </w:t>
            </w:r>
            <w:r w:rsidRPr="00570AAB">
              <w:rPr>
                <w:rFonts w:eastAsiaTheme="minorEastAsia" w:cs="Times New Roman"/>
              </w:rPr>
              <w:t>cobot</w:t>
            </w:r>
          </w:p>
        </w:tc>
        <w:tc>
          <w:tcPr>
            <w:tcW w:w="3638" w:type="dxa"/>
          </w:tcPr>
          <w:p w14:paraId="2AE5253F" w14:textId="3A21A30E" w:rsidR="00BA15EF" w:rsidRDefault="00BA15EF" w:rsidP="0084187F">
            <w:pPr>
              <w:pStyle w:val="EndNoteBibliography"/>
              <w:ind w:firstLineChars="0" w:firstLine="0"/>
              <w:rPr>
                <w:rFonts w:eastAsiaTheme="minorEastAsia"/>
              </w:rPr>
            </w:pPr>
            <w:r>
              <w:rPr>
                <w:rFonts w:eastAsiaTheme="minorEastAsia" w:cs="Times New Roman"/>
              </w:rPr>
              <w:fldChar w:fldCharType="begin">
                <w:fldData xml:space="preserve">PEVuZE5vdGU+PENpdGU+PEF1dGhvcj5LeWphbmVrPC9BdXRob3I+PFllYXI+MjAxOTwvWWVhcj48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LeWphbmVrPC9BdXRob3I+PFllYXI+MjAxOTwvWWVhcj48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rPr>
              <w:t>[149-151,155-160]</w:t>
            </w:r>
            <w:r>
              <w:rPr>
                <w:rFonts w:eastAsiaTheme="minorEastAsia" w:cs="Times New Roman"/>
              </w:rPr>
              <w:fldChar w:fldCharType="end"/>
            </w:r>
          </w:p>
        </w:tc>
        <w:tc>
          <w:tcPr>
            <w:tcW w:w="3638" w:type="dxa"/>
          </w:tcPr>
          <w:p w14:paraId="33D2BB5A" w14:textId="18C180E5" w:rsidR="00BA15EF" w:rsidRDefault="00BA15EF" w:rsidP="0084187F">
            <w:pPr>
              <w:pStyle w:val="EndNoteBibliography"/>
              <w:ind w:firstLineChars="0" w:firstLine="0"/>
              <w:rPr>
                <w:rFonts w:eastAsiaTheme="minorEastAsia"/>
              </w:rPr>
            </w:pPr>
            <w:r w:rsidRPr="00E119E9">
              <w:rPr>
                <w:rFonts w:eastAsiaTheme="minorEastAsia" w:cs="Times New Roman"/>
              </w:rPr>
              <w:fldChar w:fldCharType="begin"/>
            </w:r>
            <w:r>
              <w:rPr>
                <w:rFonts w:eastAsiaTheme="minorEastAsia" w:cs="Times New Roman"/>
              </w:rPr>
              <w:instrText xml:space="preserve"> ADDIN EN.CITE &lt;EndNote&gt;&lt;Cite&gt;&lt;Author&gt;Basiri&lt;/Author&gt;&lt;Year&gt;2021&lt;/Year&gt;&lt;RecNum&gt;500&lt;/RecNum&gt;&lt;DisplayText&gt;[152]&lt;/DisplayText&gt;&lt;record&gt;&lt;rec-number&gt;500&lt;/rec-number&gt;&lt;foreign-keys&gt;&lt;key app="EN" db-id="zx0xp0vwsrestne2a2rvspr8fe9e25axxaff" timestamp="1722194877"&gt;500&lt;/key&gt;&lt;/foreign-keys&gt;&lt;ref-type name="Journal Article"&gt;17&lt;/ref-type&gt;&lt;contributors&gt;&lt;authors&gt;&lt;author&gt;Basiri, Meysam&lt;/author&gt;&lt;author&gt;Gonçalves, João&lt;/author&gt;&lt;author&gt;Rosa, José&lt;/author&gt;&lt;author&gt;Vale, Alberto&lt;/author&gt;&lt;author&gt;Lima, Pedro&lt;/author&gt;&lt;/authors&gt;&lt;/contributors&gt;&lt;titles&gt;&lt;title&gt;An autonomous mobile manipulator to build outdoor structures consisting of heterogeneous brick patterns&lt;/title&gt;&lt;secondary-title&gt;SN Applied Sciences&lt;/secondary-title&gt;&lt;/titles&gt;&lt;periodical&gt;&lt;full-title&gt;SN Applied Sciences&lt;/full-title&gt;&lt;/periodical&gt;&lt;pages&gt;1-14&lt;/pages&gt;&lt;volume&gt;3&lt;/volume&gt;&lt;dates&gt;&lt;year&gt;2021&lt;/year&gt;&lt;/dates&gt;&lt;isbn&gt;2523-3963&lt;/isbn&gt;&lt;urls&gt;&lt;/urls&gt;&lt;electronic-resource-num&gt;https://doi.org/10.1007/s42452-021-04506-7&lt;/electronic-resource-num&gt;&lt;/record&gt;&lt;/Cite&gt;&lt;/EndNote&gt;</w:instrText>
            </w:r>
            <w:r w:rsidRPr="00E119E9">
              <w:rPr>
                <w:rFonts w:eastAsiaTheme="minorEastAsia" w:cs="Times New Roman"/>
              </w:rPr>
              <w:fldChar w:fldCharType="separate"/>
            </w:r>
            <w:r>
              <w:rPr>
                <w:rFonts w:eastAsiaTheme="minorEastAsia" w:cs="Times New Roman"/>
              </w:rPr>
              <w:t>[152]</w:t>
            </w:r>
            <w:r w:rsidRPr="00E119E9">
              <w:rPr>
                <w:rFonts w:eastAsiaTheme="minorEastAsia" w:cs="Times New Roman"/>
              </w:rPr>
              <w:fldChar w:fldCharType="end"/>
            </w:r>
          </w:p>
        </w:tc>
        <w:tc>
          <w:tcPr>
            <w:tcW w:w="3639" w:type="dxa"/>
          </w:tcPr>
          <w:p w14:paraId="366A40E4" w14:textId="06ABB7C6" w:rsidR="00BA15EF" w:rsidRDefault="00BA15EF" w:rsidP="0084187F">
            <w:pPr>
              <w:pStyle w:val="EndNoteBibliography"/>
              <w:ind w:firstLineChars="0" w:firstLine="0"/>
              <w:rPr>
                <w:rFonts w:eastAsiaTheme="minorEastAsia"/>
              </w:rPr>
            </w:pPr>
            <w:r w:rsidRPr="00E119E9">
              <w:rPr>
                <w:rFonts w:eastAsiaTheme="minorEastAsia"/>
              </w:rPr>
              <w:fldChar w:fldCharType="begin"/>
            </w:r>
            <w:r>
              <w:rPr>
                <w:rFonts w:eastAsiaTheme="minorEastAsia"/>
              </w:rPr>
              <w:instrText xml:space="preserve"> ADDIN EN.CITE &lt;EndNote&gt;&lt;Cite&gt;&lt;Author&gt;Heyu&lt;/Author&gt;&lt;Year&gt;2022&lt;/Year&gt;&lt;RecNum&gt;491&lt;/RecNum&gt;&lt;DisplayText&gt;[153,154]&lt;/DisplayText&gt;&lt;record&gt;&lt;rec-number&gt;491&lt;/rec-number&gt;&lt;foreign-keys&gt;&lt;key app="EN" db-id="zx0xp0vwsrestne2a2rvspr8fe9e25axxaff" timestamp="1722176940"&gt;491&lt;/key&gt;&lt;/foreign-keys&gt;&lt;ref-type name="Journal Article"&gt;17&lt;/ref-type&gt;&lt;contributors&gt;&lt;authors&gt;&lt;author&gt;Heyu, Hu&lt;/author&gt;&lt;author&gt;Jianfu, Cao&lt;/author&gt;&lt;/authors&gt;&lt;/contributors&gt;&lt;titles&gt;&lt;title&gt;Impedance control method with reinforcement learning for dual-arm robot installing slabstone&lt;/title&gt;&lt;secondary-title&gt;Journal of Mechanical Science and Technology&lt;/secondary-title&gt;&lt;/titles&gt;&lt;periodical&gt;&lt;full-title&gt;Journal of Mechanical Science and Technology&lt;/full-title&gt;&lt;/periodical&gt;&lt;pages&gt;2547-2558&lt;/pages&gt;&lt;volume&gt;36&lt;/volume&gt;&lt;number&gt;5&lt;/number&gt;&lt;dates&gt;&lt;year&gt;2022&lt;/year&gt;&lt;/dates&gt;&lt;isbn&gt;1738-494X&lt;/isbn&gt;&lt;urls&gt;&lt;/urls&gt;&lt;electronic-resource-num&gt;https://doi.org/10.1007/s12206-022-0436-8&lt;/electronic-resource-num&gt;&lt;/record&gt;&lt;/Cite&gt;&lt;Cite&gt;&lt;Author&gt;Hu&lt;/Author&gt;&lt;Year&gt;2022&lt;/Year&gt;&lt;RecNum&gt;493&lt;/RecNum&gt;&lt;record&gt;&lt;rec-number&gt;493&lt;/rec-number&gt;&lt;foreign-keys&gt;&lt;key app="EN" db-id="zx0xp0vwsrestne2a2rvspr8fe9e25axxaff" timestamp="1722178872"&gt;493&lt;/key&gt;&lt;/foreign-keys&gt;&lt;ref-type name="Journal Article"&gt;17&lt;/ref-type&gt;&lt;contributors&gt;&lt;authors&gt;&lt;author&gt;Hu, Heyu&lt;/author&gt;&lt;author&gt;Cao, Jianfu&lt;/author&gt;&lt;/authors&gt;&lt;/contributors&gt;&lt;titles&gt;&lt;title&gt;Adaptive variable impedance control of dual-arm robots for slabstone installation&lt;/title&gt;&lt;secondary-title&gt;ISA transactions&lt;/secondary-title&gt;&lt;/titles&gt;&lt;periodical&gt;&lt;full-title&gt;ISA transactions&lt;/full-title&gt;&lt;/periodical&gt;&lt;pages&gt;397-408&lt;/pages&gt;&lt;volume&gt;128&lt;/volume&gt;&lt;dates&gt;&lt;year&gt;2022&lt;/year&gt;&lt;/dates&gt;&lt;isbn&gt;0019-0578&lt;/isbn&gt;&lt;urls&gt;&lt;/urls&gt;&lt;electronic-resource-num&gt;https://doi.org/10.1016/j.isatra.2021.10.020&lt;/electronic-resource-num&gt;&lt;/record&gt;&lt;/Cite&gt;&lt;/EndNote&gt;</w:instrText>
            </w:r>
            <w:r w:rsidRPr="00E119E9">
              <w:rPr>
                <w:rFonts w:eastAsiaTheme="minorEastAsia"/>
              </w:rPr>
              <w:fldChar w:fldCharType="separate"/>
            </w:r>
            <w:r>
              <w:rPr>
                <w:rFonts w:eastAsiaTheme="minorEastAsia"/>
              </w:rPr>
              <w:t>[153,154]</w:t>
            </w:r>
            <w:r w:rsidRPr="00E119E9">
              <w:rPr>
                <w:rFonts w:eastAsiaTheme="minorEastAsia"/>
              </w:rPr>
              <w:fldChar w:fldCharType="end"/>
            </w:r>
          </w:p>
        </w:tc>
      </w:tr>
    </w:tbl>
    <w:p w14:paraId="70C68313" w14:textId="77777777" w:rsidR="0084187F" w:rsidRDefault="0084187F" w:rsidP="00590F8F">
      <w:pPr>
        <w:pStyle w:val="EndNoteBibliography"/>
        <w:ind w:firstLineChars="0" w:firstLine="0"/>
        <w:rPr>
          <w:rFonts w:eastAsiaTheme="minorEastAsia"/>
        </w:rPr>
      </w:pPr>
    </w:p>
    <w:p w14:paraId="498876D4" w14:textId="02D481EB" w:rsidR="00AF7C29" w:rsidRPr="00BA15EF" w:rsidRDefault="00AF7C29" w:rsidP="00AF7C29">
      <w:pPr>
        <w:pStyle w:val="EndNoteBibliography"/>
        <w:ind w:firstLineChars="0" w:firstLine="0"/>
        <w:rPr>
          <w:rFonts w:eastAsiaTheme="minorEastAsia"/>
        </w:rPr>
      </w:pPr>
      <w:r w:rsidRPr="0084187F">
        <w:rPr>
          <w:rFonts w:eastAsiaTheme="minorEastAsia"/>
          <w:b/>
          <w:bCs/>
        </w:rPr>
        <w:t xml:space="preserve">Table </w:t>
      </w:r>
      <w:r>
        <w:rPr>
          <w:rFonts w:eastAsiaTheme="minorEastAsia"/>
          <w:b/>
          <w:bCs/>
        </w:rPr>
        <w:t xml:space="preserve">3 </w:t>
      </w:r>
      <w:r w:rsidRPr="00AF7C29">
        <w:rPr>
          <w:rFonts w:eastAsiaTheme="minorEastAsia"/>
        </w:rPr>
        <w:t>Materials</w:t>
      </w:r>
      <w:r w:rsidRPr="00BA15EF">
        <w:rPr>
          <w:rFonts w:eastAsiaTheme="minorEastAsia"/>
        </w:rPr>
        <w:t xml:space="preserve"> of </w:t>
      </w:r>
      <w:r>
        <w:rPr>
          <w:rFonts w:eastAsiaTheme="minorEastAsia"/>
        </w:rPr>
        <w:t>assembly objects</w:t>
      </w:r>
    </w:p>
    <w:tbl>
      <w:tblPr>
        <w:tblStyle w:val="TableGrid"/>
        <w:tblW w:w="1290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2183"/>
        <w:gridCol w:w="2183"/>
        <w:gridCol w:w="2183"/>
        <w:gridCol w:w="2183"/>
        <w:gridCol w:w="2183"/>
      </w:tblGrid>
      <w:tr w:rsidR="00AF7C29" w:rsidRPr="00570AAB" w14:paraId="6A3F3D8D" w14:textId="77777777" w:rsidTr="00AF7C29">
        <w:trPr>
          <w:trHeight w:val="272"/>
        </w:trPr>
        <w:tc>
          <w:tcPr>
            <w:tcW w:w="1985" w:type="dxa"/>
            <w:tcBorders>
              <w:top w:val="single" w:sz="12" w:space="0" w:color="auto"/>
              <w:bottom w:val="single" w:sz="4" w:space="0" w:color="auto"/>
            </w:tcBorders>
          </w:tcPr>
          <w:p w14:paraId="308C1C90" w14:textId="77777777" w:rsidR="00AF7C29" w:rsidRPr="00570AAB" w:rsidRDefault="00AF7C29" w:rsidP="00BD06CE">
            <w:pPr>
              <w:ind w:firstLineChars="0" w:firstLine="0"/>
              <w:rPr>
                <w:rFonts w:eastAsiaTheme="minorEastAsia" w:cs="Times New Roman"/>
                <w:b/>
                <w:bCs/>
              </w:rPr>
            </w:pPr>
            <w:r w:rsidRPr="00570AAB">
              <w:rPr>
                <w:rFonts w:eastAsiaTheme="minorEastAsia" w:cs="Times New Roman"/>
                <w:b/>
                <w:bCs/>
              </w:rPr>
              <w:t>Type</w:t>
            </w:r>
          </w:p>
        </w:tc>
        <w:tc>
          <w:tcPr>
            <w:tcW w:w="2183" w:type="dxa"/>
            <w:tcBorders>
              <w:top w:val="single" w:sz="12" w:space="0" w:color="auto"/>
              <w:bottom w:val="single" w:sz="4" w:space="0" w:color="auto"/>
            </w:tcBorders>
          </w:tcPr>
          <w:p w14:paraId="0A309D01" w14:textId="0747DB66" w:rsidR="00AF7C29" w:rsidRPr="00AF7C29" w:rsidRDefault="00AF7C29" w:rsidP="00BD06CE">
            <w:pPr>
              <w:ind w:firstLineChars="0" w:firstLine="0"/>
              <w:rPr>
                <w:rFonts w:eastAsiaTheme="minorEastAsia" w:cs="Times New Roman"/>
                <w:b/>
                <w:bCs/>
              </w:rPr>
            </w:pPr>
            <w:r w:rsidRPr="00AF7C29">
              <w:rPr>
                <w:rFonts w:eastAsiaTheme="minorEastAsia" w:cs="Times New Roman" w:hint="eastAsia"/>
                <w:b/>
                <w:bCs/>
              </w:rPr>
              <w:t>Timber</w:t>
            </w:r>
            <w:r>
              <w:rPr>
                <w:rFonts w:eastAsiaTheme="minorEastAsia" w:cs="Times New Roman"/>
                <w:b/>
                <w:bCs/>
              </w:rPr>
              <w:t xml:space="preserve"> </w:t>
            </w:r>
          </w:p>
        </w:tc>
        <w:tc>
          <w:tcPr>
            <w:tcW w:w="2183" w:type="dxa"/>
            <w:tcBorders>
              <w:top w:val="single" w:sz="12" w:space="0" w:color="auto"/>
              <w:bottom w:val="single" w:sz="4" w:space="0" w:color="auto"/>
            </w:tcBorders>
          </w:tcPr>
          <w:p w14:paraId="0603D6EE" w14:textId="373D0AD6" w:rsidR="00AF7C29" w:rsidRPr="00AF7C29" w:rsidRDefault="00AF7C29" w:rsidP="00BD06CE">
            <w:pPr>
              <w:ind w:firstLineChars="0" w:firstLine="0"/>
              <w:rPr>
                <w:rFonts w:eastAsiaTheme="minorEastAsia" w:cs="Times New Roman"/>
                <w:b/>
                <w:bCs/>
              </w:rPr>
            </w:pPr>
            <w:r w:rsidRPr="00AF7C29">
              <w:rPr>
                <w:rFonts w:eastAsiaTheme="minorEastAsia" w:cs="Times New Roman"/>
                <w:b/>
                <w:bCs/>
              </w:rPr>
              <w:t>Masonry works</w:t>
            </w:r>
          </w:p>
        </w:tc>
        <w:tc>
          <w:tcPr>
            <w:tcW w:w="2183" w:type="dxa"/>
            <w:tcBorders>
              <w:top w:val="single" w:sz="12" w:space="0" w:color="auto"/>
              <w:bottom w:val="single" w:sz="4" w:space="0" w:color="auto"/>
            </w:tcBorders>
          </w:tcPr>
          <w:p w14:paraId="5C591857" w14:textId="2D266154" w:rsidR="00AF7C29" w:rsidRPr="00AF7C29" w:rsidRDefault="00AF7C29" w:rsidP="00BD06CE">
            <w:pPr>
              <w:ind w:firstLineChars="0" w:firstLine="0"/>
              <w:rPr>
                <w:rFonts w:eastAsiaTheme="minorEastAsia" w:cs="Times New Roman"/>
                <w:b/>
                <w:bCs/>
              </w:rPr>
            </w:pPr>
            <w:r w:rsidRPr="00AF7C29">
              <w:rPr>
                <w:rFonts w:eastAsiaTheme="minorEastAsia" w:cs="Times New Roman"/>
                <w:b/>
                <w:bCs/>
                <w:lang w:val="en-HK"/>
              </w:rPr>
              <w:t>Interior</w:t>
            </w:r>
            <w:r>
              <w:rPr>
                <w:rFonts w:eastAsiaTheme="minorEastAsia" w:cs="Times New Roman"/>
                <w:b/>
                <w:bCs/>
                <w:lang w:val="en-HK"/>
              </w:rPr>
              <w:t xml:space="preserve"> </w:t>
            </w:r>
            <w:r w:rsidRPr="00AF7C29">
              <w:rPr>
                <w:rFonts w:eastAsiaTheme="minorEastAsia" w:cs="Times New Roman"/>
                <w:b/>
                <w:bCs/>
                <w:lang w:val="en-HK"/>
              </w:rPr>
              <w:t>and</w:t>
            </w:r>
            <w:r>
              <w:rPr>
                <w:rFonts w:eastAsiaTheme="minorEastAsia" w:cs="Times New Roman"/>
                <w:b/>
                <w:bCs/>
                <w:lang w:val="en-HK"/>
              </w:rPr>
              <w:t xml:space="preserve"> </w:t>
            </w:r>
            <w:r w:rsidRPr="00AF7C29">
              <w:rPr>
                <w:rFonts w:eastAsiaTheme="minorEastAsia" w:cs="Times New Roman"/>
                <w:b/>
                <w:bCs/>
                <w:lang w:val="en-HK"/>
              </w:rPr>
              <w:t>exterior</w:t>
            </w:r>
            <w:r>
              <w:rPr>
                <w:rFonts w:eastAsiaTheme="minorEastAsia" w:cs="Times New Roman"/>
                <w:b/>
                <w:bCs/>
                <w:lang w:val="en-HK"/>
              </w:rPr>
              <w:t xml:space="preserve"> </w:t>
            </w:r>
            <w:r w:rsidRPr="00AF7C29">
              <w:rPr>
                <w:rFonts w:eastAsiaTheme="minorEastAsia" w:cs="Times New Roman"/>
                <w:b/>
                <w:bCs/>
                <w:lang w:val="en-HK"/>
              </w:rPr>
              <w:t>finishing</w:t>
            </w:r>
          </w:p>
        </w:tc>
        <w:tc>
          <w:tcPr>
            <w:tcW w:w="2183" w:type="dxa"/>
            <w:tcBorders>
              <w:top w:val="single" w:sz="12" w:space="0" w:color="auto"/>
              <w:bottom w:val="single" w:sz="4" w:space="0" w:color="auto"/>
            </w:tcBorders>
          </w:tcPr>
          <w:p w14:paraId="61079E11" w14:textId="6D8D8D07" w:rsidR="00AF7C29" w:rsidRPr="00AF7C29" w:rsidRDefault="00AF7C29" w:rsidP="00BD06CE">
            <w:pPr>
              <w:ind w:firstLineChars="0" w:firstLine="0"/>
              <w:rPr>
                <w:rFonts w:eastAsiaTheme="minorEastAsia"/>
                <w:b/>
                <w:bCs/>
                <w:lang w:val="en-HK"/>
              </w:rPr>
            </w:pPr>
            <w:r w:rsidRPr="00AF7C29">
              <w:rPr>
                <w:rFonts w:eastAsiaTheme="minorEastAsia"/>
                <w:b/>
                <w:bCs/>
                <w:lang w:val="en-HK"/>
              </w:rPr>
              <w:t>Concrete</w:t>
            </w:r>
            <w:r>
              <w:rPr>
                <w:rFonts w:eastAsiaTheme="minorEastAsia"/>
                <w:b/>
                <w:bCs/>
                <w:lang w:val="en-HK"/>
              </w:rPr>
              <w:t xml:space="preserve"> </w:t>
            </w:r>
            <w:r w:rsidRPr="00AF7C29">
              <w:rPr>
                <w:rFonts w:eastAsiaTheme="minorEastAsia"/>
                <w:b/>
                <w:bCs/>
                <w:lang w:val="en-HK"/>
              </w:rPr>
              <w:t>&amp;</w:t>
            </w:r>
            <w:r>
              <w:rPr>
                <w:rFonts w:eastAsiaTheme="minorEastAsia"/>
                <w:b/>
                <w:bCs/>
                <w:lang w:val="en-HK"/>
              </w:rPr>
              <w:t xml:space="preserve"> </w:t>
            </w:r>
            <w:r w:rsidRPr="00AF7C29">
              <w:rPr>
                <w:rFonts w:eastAsiaTheme="minorEastAsia"/>
                <w:b/>
                <w:bCs/>
                <w:lang w:val="en-HK"/>
              </w:rPr>
              <w:t>steel</w:t>
            </w:r>
            <w:r>
              <w:rPr>
                <w:rFonts w:eastAsiaTheme="minorEastAsia"/>
                <w:b/>
                <w:bCs/>
                <w:lang w:val="en-HK"/>
              </w:rPr>
              <w:t xml:space="preserve"> </w:t>
            </w:r>
            <w:r w:rsidRPr="00AF7C29">
              <w:rPr>
                <w:rFonts w:eastAsiaTheme="minorEastAsia"/>
                <w:b/>
                <w:bCs/>
                <w:lang w:val="en-HK"/>
              </w:rPr>
              <w:t>component</w:t>
            </w:r>
            <w:r>
              <w:rPr>
                <w:rFonts w:eastAsiaTheme="minorEastAsia"/>
                <w:b/>
                <w:bCs/>
                <w:lang w:val="en-HK"/>
              </w:rPr>
              <w:t xml:space="preserve"> </w:t>
            </w:r>
            <w:r w:rsidRPr="00AF7C29">
              <w:rPr>
                <w:rFonts w:eastAsiaTheme="minorEastAsia"/>
                <w:b/>
                <w:bCs/>
                <w:lang w:val="en-HK"/>
              </w:rPr>
              <w:t>production</w:t>
            </w:r>
          </w:p>
        </w:tc>
        <w:tc>
          <w:tcPr>
            <w:tcW w:w="2183" w:type="dxa"/>
            <w:tcBorders>
              <w:top w:val="single" w:sz="12" w:space="0" w:color="auto"/>
              <w:bottom w:val="single" w:sz="4" w:space="0" w:color="auto"/>
            </w:tcBorders>
          </w:tcPr>
          <w:p w14:paraId="7C47D18E" w14:textId="5440BB39" w:rsidR="00AF7C29" w:rsidRPr="00AF7C29" w:rsidRDefault="00AF7C29" w:rsidP="00BD06CE">
            <w:pPr>
              <w:ind w:firstLineChars="0" w:firstLine="0"/>
              <w:rPr>
                <w:rFonts w:eastAsiaTheme="minorEastAsia" w:cs="Times New Roman"/>
                <w:b/>
                <w:bCs/>
              </w:rPr>
            </w:pPr>
            <w:r>
              <w:rPr>
                <w:rFonts w:eastAsiaTheme="minorEastAsia" w:cs="Times New Roman"/>
                <w:b/>
                <w:bCs/>
              </w:rPr>
              <w:t>Others</w:t>
            </w:r>
          </w:p>
        </w:tc>
      </w:tr>
      <w:tr w:rsidR="00AF7C29" w:rsidRPr="00570AAB" w14:paraId="39F33CAB" w14:textId="77777777" w:rsidTr="00AF7C29">
        <w:trPr>
          <w:trHeight w:val="279"/>
        </w:trPr>
        <w:tc>
          <w:tcPr>
            <w:tcW w:w="1985" w:type="dxa"/>
            <w:tcBorders>
              <w:top w:val="single" w:sz="4" w:space="0" w:color="auto"/>
            </w:tcBorders>
          </w:tcPr>
          <w:p w14:paraId="17294BED" w14:textId="77777777" w:rsidR="00AF7C29" w:rsidRPr="00570AAB" w:rsidRDefault="00AF7C29" w:rsidP="00BD06CE">
            <w:pPr>
              <w:ind w:firstLineChars="0" w:firstLine="0"/>
              <w:rPr>
                <w:rFonts w:eastAsiaTheme="minorEastAsia" w:cs="Times New Roman"/>
              </w:rPr>
            </w:pPr>
            <w:r w:rsidRPr="00570AAB">
              <w:rPr>
                <w:rFonts w:eastAsiaTheme="minorEastAsia" w:cs="Times New Roman"/>
              </w:rPr>
              <w:t>Articulated</w:t>
            </w:r>
            <w:r>
              <w:rPr>
                <w:rFonts w:eastAsiaTheme="minorEastAsia" w:cs="Times New Roman"/>
              </w:rPr>
              <w:t xml:space="preserve"> </w:t>
            </w:r>
            <w:r w:rsidRPr="00570AAB">
              <w:rPr>
                <w:rFonts w:eastAsiaTheme="minorEastAsia" w:cs="Times New Roman"/>
              </w:rPr>
              <w:t>robot</w:t>
            </w:r>
          </w:p>
        </w:tc>
        <w:tc>
          <w:tcPr>
            <w:tcW w:w="2183" w:type="dxa"/>
            <w:tcBorders>
              <w:top w:val="single" w:sz="4" w:space="0" w:color="auto"/>
            </w:tcBorders>
          </w:tcPr>
          <w:p w14:paraId="265286AF" w14:textId="77777777" w:rsidR="00AF7C29" w:rsidRPr="00D53223" w:rsidRDefault="00AF7C29" w:rsidP="00BD06CE">
            <w:pPr>
              <w:ind w:firstLineChars="0" w:firstLine="0"/>
              <w:rPr>
                <w:rFonts w:eastAsiaTheme="minorEastAsia"/>
              </w:rPr>
            </w:pPr>
            <w:r w:rsidRPr="00D53223">
              <w:fldChar w:fldCharType="begin">
                <w:fldData xml:space="preserve">PEVuZE5vdGU+PENpdGU+PEF1dGhvcj5ZYW5nPC9BdXRob3I+PFJlY051bT4yODA8L1JlY051bT48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</w:fldData>
              </w:fldChar>
            </w:r>
            <w:r>
              <w:instrText xml:space="preserve"> ADDIN EN.CITE </w:instrText>
            </w:r>
            <w:r>
              <w:fldChar w:fldCharType="begin">
                <w:fldData xml:space="preserve">PEVuZE5vdGU+PENpdGU+PEF1dGhvcj5ZYW5nPC9BdXRob3I+PFJlY051bT4yODA8L1JlY051bT48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</w:fldData>
              </w:fldChar>
            </w:r>
            <w:r>
              <w:instrText xml:space="preserve"> ADDIN EN.CITE.DATA </w:instrText>
            </w:r>
            <w:r>
              <w:fldChar w:fldCharType="end"/>
            </w:r>
            <w:r w:rsidRPr="00D53223">
              <w:fldChar w:fldCharType="separate"/>
            </w:r>
            <w:r>
              <w:rPr>
                <w:noProof/>
              </w:rPr>
              <w:t>[1,3,6,7,14,17,22,24,26,29,32,37,49,51-57,59-62]</w:t>
            </w:r>
            <w:r w:rsidRPr="00D53223">
              <w:fldChar w:fldCharType="end"/>
            </w:r>
          </w:p>
        </w:tc>
        <w:tc>
          <w:tcPr>
            <w:tcW w:w="2183" w:type="dxa"/>
            <w:tcBorders>
              <w:top w:val="single" w:sz="4" w:space="0" w:color="auto"/>
            </w:tcBorders>
          </w:tcPr>
          <w:p w14:paraId="4705BB45" w14:textId="77777777" w:rsidR="00AF7C29" w:rsidRPr="00D53223" w:rsidRDefault="00AF7C29" w:rsidP="00BD06CE">
            <w:pPr>
              <w:ind w:firstLineChars="0" w:firstLine="0"/>
            </w:pPr>
            <w:r w:rsidRPr="00D53223">
              <w:fldChar w:fldCharType="begin">
                <w:fldData xml:space="preserve">PEVuZE5vdGU+PENpdGU+PEF1dGhvcj5Ic3U8L0F1dGhvcj48WWVhcj4yMDIyPC9ZZWFyPjxSZWNO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</w:fldData>
              </w:fldChar>
            </w:r>
            <w:r>
              <w:instrText xml:space="preserve"> ADDIN EN.CITE </w:instrText>
            </w:r>
            <w:r>
              <w:fldChar w:fldCharType="begin">
                <w:fldData xml:space="preserve">PEVuZE5vdGU+PENpdGU+PEF1dGhvcj5Ic3U8L0F1dGhvcj48WWVhcj4yMDIyPC9ZZWFyPjxSZWNO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</w:fldData>
              </w:fldChar>
            </w:r>
            <w:r>
              <w:instrText xml:space="preserve"> ADDIN EN.CITE.DATA </w:instrText>
            </w:r>
            <w:r>
              <w:fldChar w:fldCharType="end"/>
            </w:r>
            <w:r w:rsidRPr="00D53223">
              <w:fldChar w:fldCharType="separate"/>
            </w:r>
            <w:r>
              <w:rPr>
                <w:noProof/>
              </w:rPr>
              <w:t>[2,8,16,18,20,21,23,27,31,33,34,36,40,42,50,58]</w:t>
            </w:r>
            <w:r w:rsidRPr="00D53223">
              <w:fldChar w:fldCharType="end"/>
            </w:r>
          </w:p>
          <w:p w14:paraId="41EE1BC9" w14:textId="77777777" w:rsidR="00AF7C29" w:rsidRPr="00D53223" w:rsidRDefault="00AF7C29" w:rsidP="00BD06CE">
            <w:pPr>
              <w:ind w:firstLine="420"/>
            </w:pPr>
          </w:p>
        </w:tc>
        <w:tc>
          <w:tcPr>
            <w:tcW w:w="2183" w:type="dxa"/>
            <w:tcBorders>
              <w:top w:val="single" w:sz="4" w:space="0" w:color="auto"/>
            </w:tcBorders>
          </w:tcPr>
          <w:p w14:paraId="66ACC010" w14:textId="77777777" w:rsidR="00AF7C29" w:rsidRPr="00BE418A" w:rsidRDefault="00AF7C29" w:rsidP="00BD06CE">
            <w:pPr>
              <w:ind w:firstLineChars="0" w:firstLine="0"/>
            </w:pPr>
            <w:r w:rsidRPr="00BE418A">
              <w:fldChar w:fldCharType="begin">
                <w:fldData xml:space="preserve">PEVuZE5vdGU+PENpdGU+PEF1dGhvcj5BbGk8L0F1dGhvcj48WWVhcj4yMDIxPC9ZZWFyPjxSZWNO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</w:fldData>
              </w:fldChar>
            </w:r>
            <w:r>
              <w:instrText xml:space="preserve"> ADDIN EN.CITE </w:instrText>
            </w:r>
            <w:r>
              <w:fldChar w:fldCharType="begin">
                <w:fldData xml:space="preserve">PEVuZE5vdGU+PENpdGU+PEF1dGhvcj5BbGk8L0F1dGhvcj48WWVhcj4yMDIxPC9ZZWFyPjxSZWNO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</w:fldData>
              </w:fldChar>
            </w:r>
            <w:r>
              <w:instrText xml:space="preserve"> ADDIN EN.CITE.DATA </w:instrText>
            </w:r>
            <w:r>
              <w:fldChar w:fldCharType="end"/>
            </w:r>
            <w:r w:rsidRPr="00BE418A">
              <w:fldChar w:fldCharType="separate"/>
            </w:r>
            <w:r>
              <w:rPr>
                <w:noProof/>
              </w:rPr>
              <w:t>[5,9-12,30,48]</w:t>
            </w:r>
            <w:r w:rsidRPr="00BE418A">
              <w:fldChar w:fldCharType="end"/>
            </w:r>
          </w:p>
          <w:p w14:paraId="0C51220C" w14:textId="77777777" w:rsidR="00AF7C29" w:rsidRPr="00BE418A" w:rsidRDefault="00AF7C29" w:rsidP="00BD06CE">
            <w:pPr>
              <w:ind w:firstLine="420"/>
            </w:pPr>
          </w:p>
          <w:p w14:paraId="1F93DFFB" w14:textId="77777777" w:rsidR="00AF7C29" w:rsidRPr="00BE418A" w:rsidRDefault="00AF7C29" w:rsidP="00BD06CE">
            <w:pPr>
              <w:ind w:firstLine="420"/>
            </w:pPr>
          </w:p>
        </w:tc>
        <w:tc>
          <w:tcPr>
            <w:tcW w:w="2183" w:type="dxa"/>
            <w:tcBorders>
              <w:top w:val="single" w:sz="4" w:space="0" w:color="auto"/>
            </w:tcBorders>
          </w:tcPr>
          <w:p w14:paraId="07046DD0" w14:textId="77777777" w:rsidR="00AF7C29" w:rsidRPr="00BE418A" w:rsidRDefault="00AF7C29" w:rsidP="00BD06CE">
            <w:pPr>
              <w:ind w:firstLineChars="0" w:firstLine="0"/>
            </w:pPr>
            <w:r w:rsidRPr="00BE418A">
              <w:fldChar w:fldCharType="begin">
                <w:fldData xml:space="preserve">PEVuZE5vdGU+PENpdGU+PEF1dGhvcj5HYW88L0F1dGhvcj48WWVhcj4yMDIyPC9ZZWFyPjxSZWNO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</w:fldData>
              </w:fldChar>
            </w:r>
            <w:r>
              <w:instrText xml:space="preserve"> ADDIN EN.CITE </w:instrText>
            </w:r>
            <w:r>
              <w:fldChar w:fldCharType="begin">
                <w:fldData xml:space="preserve">PEVuZE5vdGU+PENpdGU+PEF1dGhvcj5HYW88L0F1dGhvcj48WWVhcj4yMDIyPC9ZZWFyPjxSZWNO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</w:fldData>
              </w:fldChar>
            </w:r>
            <w:r>
              <w:instrText xml:space="preserve"> ADDIN EN.CITE.DATA </w:instrText>
            </w:r>
            <w:r>
              <w:fldChar w:fldCharType="end"/>
            </w:r>
            <w:r w:rsidRPr="00BE418A">
              <w:fldChar w:fldCharType="separate"/>
            </w:r>
            <w:r>
              <w:rPr>
                <w:noProof/>
              </w:rPr>
              <w:t>[4,15,19,25,28,35,39]</w:t>
            </w:r>
            <w:r w:rsidRPr="00BE418A">
              <w:fldChar w:fldCharType="end"/>
            </w:r>
          </w:p>
          <w:p w14:paraId="4FF57EEE" w14:textId="77777777" w:rsidR="00AF7C29" w:rsidRPr="00BE418A" w:rsidRDefault="00AF7C29" w:rsidP="00BD06CE">
            <w:pPr>
              <w:ind w:firstLine="420"/>
            </w:pPr>
          </w:p>
        </w:tc>
        <w:tc>
          <w:tcPr>
            <w:tcW w:w="2183" w:type="dxa"/>
            <w:tcBorders>
              <w:top w:val="single" w:sz="4" w:space="0" w:color="auto"/>
            </w:tcBorders>
          </w:tcPr>
          <w:p w14:paraId="18135D69" w14:textId="77777777" w:rsidR="00AF7C29" w:rsidRPr="00D53223" w:rsidRDefault="00AF7C29" w:rsidP="00BD06CE">
            <w:pPr>
              <w:ind w:firstLineChars="0" w:firstLine="0"/>
            </w:pPr>
            <w:r w:rsidRPr="00D53223">
              <w:fldChar w:fldCharType="begin">
                <w:fldData xml:space="preserve">PEVuZE5vdGU+PENpdGU+PEF1dGhvcj5XaWJyYW5lazwvQXV0aG9yPjxZZWFyPjIwMjA8L1llYXI+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</w:fldData>
              </w:fldChar>
            </w:r>
            <w:r>
              <w:instrText xml:space="preserve"> ADDIN EN.CITE </w:instrText>
            </w:r>
            <w:r>
              <w:fldChar w:fldCharType="begin">
                <w:fldData xml:space="preserve">PEVuZE5vdGU+PENpdGU+PEF1dGhvcj5XaWJyYW5lazwvQXV0aG9yPjxZZWFyPjIwMjA8L1llYXI+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</w:fldData>
              </w:fldChar>
            </w:r>
            <w:r>
              <w:instrText xml:space="preserve"> ADDIN EN.CITE.DATA </w:instrText>
            </w:r>
            <w:r>
              <w:fldChar w:fldCharType="end"/>
            </w:r>
            <w:r w:rsidRPr="00D53223">
              <w:fldChar w:fldCharType="separate"/>
            </w:r>
            <w:r>
              <w:rPr>
                <w:noProof/>
              </w:rPr>
              <w:t>[13,38,41,43-47]</w:t>
            </w:r>
            <w:r w:rsidRPr="00D53223">
              <w:fldChar w:fldCharType="end"/>
            </w:r>
          </w:p>
        </w:tc>
      </w:tr>
      <w:tr w:rsidR="00AF7C29" w:rsidRPr="00570AAB" w14:paraId="039F399B" w14:textId="77777777" w:rsidTr="00AF7C29">
        <w:trPr>
          <w:trHeight w:val="272"/>
        </w:trPr>
        <w:tc>
          <w:tcPr>
            <w:tcW w:w="1985" w:type="dxa"/>
          </w:tcPr>
          <w:p w14:paraId="436B3673" w14:textId="77777777" w:rsidR="00AF7C29" w:rsidRPr="00570AAB" w:rsidRDefault="00AF7C29" w:rsidP="00BD06CE">
            <w:pPr>
              <w:ind w:firstLineChars="0" w:firstLine="0"/>
              <w:rPr>
                <w:rFonts w:eastAsiaTheme="minorEastAsia" w:cs="Times New Roman"/>
              </w:rPr>
            </w:pPr>
            <w:r w:rsidRPr="00570AAB">
              <w:rPr>
                <w:rFonts w:eastAsiaTheme="minorEastAsia" w:cs="Times New Roman"/>
              </w:rPr>
              <w:t>Cartesian</w:t>
            </w:r>
          </w:p>
        </w:tc>
        <w:tc>
          <w:tcPr>
            <w:tcW w:w="2183" w:type="dxa"/>
          </w:tcPr>
          <w:p w14:paraId="0314BAD0" w14:textId="77777777" w:rsidR="00AF7C29" w:rsidRPr="00D53223" w:rsidRDefault="00AF7C29" w:rsidP="00BD06CE">
            <w:pPr>
              <w:ind w:firstLineChars="0" w:firstLine="0"/>
            </w:pPr>
            <w:r w:rsidRPr="00D53223">
              <w:fldChar w:fldCharType="begin">
                <w:fldData xml:space="preserve">PEVuZE5vdGU+PENpdGU+PEF1dGhvcj5DaGFpPC9BdXRob3I+PFllYXI+MjAyNDwvWWVhcj48UmVj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</w:fldData>
              </w:fldChar>
            </w:r>
            <w:r>
              <w:instrText xml:space="preserve"> ADDIN EN.CITE </w:instrText>
            </w:r>
            <w:r>
              <w:fldChar w:fldCharType="begin">
                <w:fldData xml:space="preserve">PEVuZE5vdGU+PENpdGU+PEF1dGhvcj5DaGFpPC9BdXRob3I+PFllYXI+MjAyNDwvWWVhcj48UmVj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</w:fldData>
              </w:fldChar>
            </w:r>
            <w:r>
              <w:instrText xml:space="preserve"> ADDIN EN.CITE.DATA </w:instrText>
            </w:r>
            <w:r>
              <w:fldChar w:fldCharType="end"/>
            </w:r>
            <w:r w:rsidRPr="00D53223">
              <w:fldChar w:fldCharType="separate"/>
            </w:r>
            <w:r>
              <w:rPr>
                <w:noProof/>
              </w:rPr>
              <w:t>[66,67,69-71,73,75,78]</w:t>
            </w:r>
            <w:r w:rsidRPr="00D53223">
              <w:fldChar w:fldCharType="end"/>
            </w:r>
          </w:p>
        </w:tc>
        <w:tc>
          <w:tcPr>
            <w:tcW w:w="2183" w:type="dxa"/>
          </w:tcPr>
          <w:p w14:paraId="4D4F79A8" w14:textId="77777777" w:rsidR="00AF7C29" w:rsidRPr="00D53223" w:rsidRDefault="00AF7C29" w:rsidP="00BD06CE">
            <w:pPr>
              <w:ind w:firstLineChars="0" w:firstLine="0"/>
              <w:rPr>
                <w:rFonts w:eastAsiaTheme="minorEastAsia"/>
              </w:rPr>
            </w:pPr>
            <w:r>
              <w:rPr>
                <w:rFonts w:eastAsiaTheme="minorEastAsia" w:cs="Times New Roman"/>
              </w:rPr>
              <w:fldChar w:fldCharType="begin">
                <w:fldData xml:space="preserve">PEVuZE5vdGU+PENpdGU+PEF1dGhvcj5IZXJybWFubjwvQXV0aG9yPjxZZWFyPjIwMjI8L1llYXI+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ZXJybWFubjwvQXV0aG9yPjxZZWFyPjIwMjI8L1llYXI+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noProof/>
              </w:rPr>
              <w:t>[63-65]</w:t>
            </w:r>
            <w:r>
              <w:rPr>
                <w:rFonts w:eastAsiaTheme="minorEastAsia" w:cs="Times New Roman"/>
              </w:rPr>
              <w:fldChar w:fldCharType="end"/>
            </w:r>
          </w:p>
        </w:tc>
        <w:tc>
          <w:tcPr>
            <w:tcW w:w="2183" w:type="dxa"/>
          </w:tcPr>
          <w:p w14:paraId="7CFAEF6E" w14:textId="77777777" w:rsidR="00AF7C29" w:rsidRPr="00D53223" w:rsidRDefault="00AF7C29" w:rsidP="00BD06CE">
            <w:pPr>
              <w:ind w:firstLineChars="0" w:firstLine="0"/>
            </w:pPr>
            <w:r>
              <w:rPr>
                <w:rFonts w:eastAsiaTheme="minorEastAsia"/>
              </w:rPr>
              <w:fldChar w:fldCharType="begin"/>
            </w:r>
            <w:r>
              <w:rPr>
                <w:rFonts w:eastAsiaTheme="minorEastAsia"/>
              </w:rPr>
              <w:instrText xml:space="preserve"> ADDIN EN.CITE &lt;EndNote&gt;&lt;Cite&gt;&lt;Author&gt;Tong&lt;/Author&gt;&lt;Year&gt;2023&lt;/Year&gt;&lt;RecNum&gt;488&lt;/RecNum&gt;&lt;DisplayText&gt;[74]&lt;/DisplayText&gt;&lt;record&gt;&lt;rec-number&gt;488&lt;/rec-number&gt;&lt;foreign-keys&gt;&lt;key app="EN" db-id="zx0xp0vwsrestne2a2rvspr8fe9e25axxaff" timestamp="1722138581"&gt;488&lt;/key&gt;&lt;/foreign-keys&gt;&lt;ref-type name="Journal Article"&gt;17&lt;/ref-type&gt;&lt;contributors&gt;&lt;authors&gt;&lt;author&gt;Tong, Shenghao&lt;/author&gt;&lt;author&gt;Xu, Wenpo&lt;/author&gt;&lt;author&gt;Zhang, Xiaochen&lt;/author&gt;&lt;author&gt;Liang, Wenfeng&lt;/author&gt;&lt;author&gt;Wang, Yonghao&lt;/author&gt;&lt;author&gt;Zhang, Zhongshan&lt;/author&gt;&lt;/authors&gt;&lt;/contributors&gt;&lt;titles&gt;&lt;title&gt;Experimental and theoretical analysis on truss construction robot: automatic grasping and hoisting of concrete composite floor slab&lt;/title&gt;&lt;secondary-title&gt;Journal of Field Robotics&lt;/secondary-title&gt;&lt;/titles&gt;&lt;periodical&gt;&lt;full-title&gt;Journal of Field Robotics&lt;/full-title&gt;&lt;/periodical&gt;&lt;pages&gt;272-288&lt;/pages&gt;&lt;volume&gt;40&lt;/volume&gt;&lt;number&gt;2&lt;/number&gt;&lt;dates&gt;&lt;year&gt;2023&lt;/year&gt;&lt;/dates&gt;&lt;isbn&gt;1556-4959&lt;/isbn&gt;&lt;urls&gt;&lt;/urls&gt;&lt;electronic-resource-num&gt;https://doi.org/10.1002/rob.22128&lt;/electronic-resource-num&gt;&lt;/record&gt;&lt;/Cite&gt;&lt;/EndNote&gt;</w:instrText>
            </w:r>
            <w:r>
              <w:rPr>
                <w:rFonts w:eastAsiaTheme="minorEastAsia"/>
              </w:rPr>
              <w:fldChar w:fldCharType="separate"/>
            </w:r>
            <w:r>
              <w:rPr>
                <w:rFonts w:eastAsiaTheme="minorEastAsia"/>
                <w:noProof/>
              </w:rPr>
              <w:t>[74]</w:t>
            </w:r>
            <w:r>
              <w:rPr>
                <w:rFonts w:eastAsiaTheme="minorEastAsia"/>
              </w:rPr>
              <w:fldChar w:fldCharType="end"/>
            </w:r>
          </w:p>
        </w:tc>
        <w:tc>
          <w:tcPr>
            <w:tcW w:w="2183" w:type="dxa"/>
          </w:tcPr>
          <w:p w14:paraId="41C05828" w14:textId="77777777" w:rsidR="00AF7C29" w:rsidRPr="00D53223" w:rsidRDefault="00AF7C29" w:rsidP="00BD06CE">
            <w:pPr>
              <w:ind w:firstLineChars="0" w:firstLine="0"/>
            </w:pPr>
            <w:r w:rsidRPr="00D53223">
              <w:fldChar w:fldCharType="begin">
                <w:fldData xml:space="preserve">PEVuZE5vdGU+PENpdGU+PEF1dGhvcj5DaHU8L0F1dGhvcj48WWVhcj4yMDEzPC9ZZWFyPjxSZWNO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</w:fldData>
              </w:fldChar>
            </w:r>
            <w:r>
              <w:instrText xml:space="preserve"> ADDIN EN.CITE </w:instrText>
            </w:r>
            <w:r>
              <w:fldChar w:fldCharType="begin">
                <w:fldData xml:space="preserve">PEVuZE5vdGU+PENpdGU+PEF1dGhvcj5DaHU8L0F1dGhvcj48WWVhcj4yMDEzPC9ZZWFyPjxSZWNO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</w:fldData>
              </w:fldChar>
            </w:r>
            <w:r>
              <w:instrText xml:space="preserve"> ADDIN EN.CITE.DATA </w:instrText>
            </w:r>
            <w:r>
              <w:fldChar w:fldCharType="end"/>
            </w:r>
            <w:r w:rsidRPr="00D53223">
              <w:fldChar w:fldCharType="separate"/>
            </w:r>
            <w:r>
              <w:rPr>
                <w:noProof/>
              </w:rPr>
              <w:t>[68,72,76,77]</w:t>
            </w:r>
            <w:r w:rsidRPr="00D53223">
              <w:fldChar w:fldCharType="end"/>
            </w:r>
          </w:p>
        </w:tc>
        <w:tc>
          <w:tcPr>
            <w:tcW w:w="2183" w:type="dxa"/>
          </w:tcPr>
          <w:p w14:paraId="0B02C07D" w14:textId="77777777" w:rsidR="00AF7C29" w:rsidRPr="00D53223" w:rsidRDefault="00AF7C29" w:rsidP="00BD06CE">
            <w:pPr>
              <w:ind w:firstLine="420"/>
            </w:pPr>
          </w:p>
        </w:tc>
      </w:tr>
      <w:tr w:rsidR="00AF7C29" w:rsidRPr="00570AAB" w14:paraId="7FBB8AE6" w14:textId="77777777" w:rsidTr="00AF7C29">
        <w:trPr>
          <w:trHeight w:val="279"/>
        </w:trPr>
        <w:tc>
          <w:tcPr>
            <w:tcW w:w="1985" w:type="dxa"/>
          </w:tcPr>
          <w:p w14:paraId="0E7199A5" w14:textId="77777777" w:rsidR="00AF7C29" w:rsidRPr="00570AAB" w:rsidRDefault="00AF7C29" w:rsidP="00BD06CE">
            <w:pPr>
              <w:ind w:firstLineChars="0" w:firstLine="0"/>
              <w:rPr>
                <w:rFonts w:eastAsiaTheme="minorEastAsia" w:cs="Times New Roman"/>
              </w:rPr>
            </w:pPr>
            <w:r w:rsidRPr="00570AAB">
              <w:rPr>
                <w:rFonts w:eastAsiaTheme="minorEastAsia" w:cs="Times New Roman"/>
              </w:rPr>
              <w:t>Parallel</w:t>
            </w:r>
          </w:p>
        </w:tc>
        <w:tc>
          <w:tcPr>
            <w:tcW w:w="2183" w:type="dxa"/>
          </w:tcPr>
          <w:p w14:paraId="37201A78" w14:textId="77777777" w:rsidR="00AF7C29" w:rsidRPr="00D53223" w:rsidRDefault="00AF7C29" w:rsidP="00BD06CE">
            <w:pPr>
              <w:ind w:firstLine="420"/>
            </w:pPr>
          </w:p>
        </w:tc>
        <w:tc>
          <w:tcPr>
            <w:tcW w:w="2183" w:type="dxa"/>
          </w:tcPr>
          <w:p w14:paraId="65A44B07" w14:textId="77777777" w:rsidR="00AF7C29" w:rsidRPr="00D53223" w:rsidRDefault="00AF7C29" w:rsidP="00BD06CE">
            <w:pPr>
              <w:ind w:firstLineChars="0" w:firstLine="0"/>
            </w:pPr>
            <w:r w:rsidRPr="00D53223">
              <w:fldChar w:fldCharType="begin">
                <w:fldData xml:space="preserve">PEVuZE5vdGU+PENpdGU+PEF1dGhvcj5NY0RvbmFsZDwvQXV0aG9yPjxZZWFyPjIwMjE8L1llYXI+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</w:fldData>
              </w:fldChar>
            </w:r>
            <w:r>
              <w:instrText xml:space="preserve"> ADDIN EN.CITE </w:instrText>
            </w:r>
            <w:r>
              <w:fldChar w:fldCharType="begin">
                <w:fldData xml:space="preserve">PEVuZE5vdGU+PENpdGU+PEF1dGhvcj5NY0RvbmFsZDwvQXV0aG9yPjxZZWFyPjIwMjE8L1llYXI+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</w:fldData>
              </w:fldChar>
            </w:r>
            <w:r>
              <w:instrText xml:space="preserve"> ADDIN EN.CITE.DATA </w:instrText>
            </w:r>
            <w:r>
              <w:fldChar w:fldCharType="end"/>
            </w:r>
            <w:r w:rsidRPr="00D53223">
              <w:fldChar w:fldCharType="separate"/>
            </w:r>
            <w:r>
              <w:rPr>
                <w:noProof/>
              </w:rPr>
              <w:t>[79,82-85]</w:t>
            </w:r>
            <w:r w:rsidRPr="00D53223">
              <w:fldChar w:fldCharType="end"/>
            </w:r>
          </w:p>
        </w:tc>
        <w:tc>
          <w:tcPr>
            <w:tcW w:w="2183" w:type="dxa"/>
          </w:tcPr>
          <w:p w14:paraId="6ADF38C9" w14:textId="77777777" w:rsidR="00AF7C29" w:rsidRPr="00D53223" w:rsidRDefault="00AF7C29" w:rsidP="00BD06CE">
            <w:pPr>
              <w:ind w:firstLineChars="0" w:firstLine="0"/>
            </w:pPr>
            <w:r>
              <w:rPr>
                <w:rFonts w:eastAsiaTheme="minorEastAsia" w:cs="Times New Roman"/>
              </w:rPr>
              <w:fldChar w:fldCharType="begin">
                <w:fldData xml:space="preserve">PEVuZE5vdGU+PENpdGU+PEF1dGhvcj5JdHVycmFsZGU8L0F1dGhvcj48WWVhcj4yMDIyPC9ZZWFy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==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JdHVycmFsZGU8L0F1dGhvcj48WWVhcj4yMDIyPC9ZZWFy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==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Pr>
                <w:rFonts w:eastAsiaTheme="minorEastAsia" w:cs="Times New Roman"/>
              </w:rPr>
              <w:fldChar w:fldCharType="separate"/>
            </w:r>
            <w:r>
              <w:rPr>
                <w:rFonts w:eastAsiaTheme="minorEastAsia" w:cs="Times New Roman"/>
                <w:noProof/>
              </w:rPr>
              <w:t>[86-88]</w:t>
            </w:r>
            <w:r>
              <w:rPr>
                <w:rFonts w:eastAsiaTheme="minorEastAsia" w:cs="Times New Roman"/>
              </w:rPr>
              <w:fldChar w:fldCharType="end"/>
            </w:r>
          </w:p>
        </w:tc>
        <w:tc>
          <w:tcPr>
            <w:tcW w:w="2183" w:type="dxa"/>
          </w:tcPr>
          <w:p w14:paraId="109270C8" w14:textId="77777777" w:rsidR="00AF7C29" w:rsidRPr="00D53223" w:rsidRDefault="00AF7C29" w:rsidP="00BD06CE">
            <w:pPr>
              <w:ind w:firstLineChars="0" w:firstLine="0"/>
            </w:pPr>
            <w:r w:rsidRPr="00BE418A">
              <w:fldChar w:fldCharType="begin"/>
            </w:r>
            <w:r>
              <w:instrText xml:space="preserve"> ADDIN EN.CITE &lt;EndNote&gt;&lt;Cite&gt;&lt;Author&gt;Lytle&lt;/Author&gt;&lt;Year&gt;2007&lt;/Year&gt;&lt;RecNum&gt;551&lt;/RecNum&gt;&lt;DisplayText&gt;[80]&lt;/DisplayText&gt;&lt;record&gt;&lt;rec-number&gt;551&lt;/rec-number&gt;&lt;foreign-keys&gt;&lt;key app="EN" db-id="zx0xp0vwsrestne2a2rvspr8fe9e25axxaff" timestamp="1722464035"&gt;551&lt;/key&gt;&lt;/foreign-keys&gt;&lt;ref-type name="Journal Article"&gt;17&lt;/ref-type&gt;&lt;contributors&gt;&lt;authors&gt;&lt;author&gt;Lytle, Alan M&lt;/author&gt;&lt;author&gt;Saidi, Kamel S&lt;/author&gt;&lt;/authors&gt;&lt;/contributors&gt;&lt;titles&gt;&lt;title&gt;NIST research in autonomous construction&lt;/title&gt;&lt;secondary-title&gt;Autonomous Robots&lt;/secondary-title&gt;&lt;/titles&gt;&lt;periodical&gt;&lt;full-title&gt;Autonomous Robots&lt;/full-title&gt;&lt;/periodical&gt;&lt;pages&gt;211-221&lt;/pages&gt;&lt;volume&gt;22&lt;/volume&gt;&lt;dates&gt;&lt;year&gt;2007&lt;/year&gt;&lt;/dates&gt;&lt;isbn&gt;0929-5593&lt;/isbn&gt;&lt;urls&gt;&lt;/urls&gt;&lt;electronic-resource-num&gt;https://doi.org/10.1007/s10514-006-9003-x&lt;/electronic-resource-num&gt;&lt;/record&gt;&lt;/Cite&gt;&lt;/EndNote&gt;</w:instrText>
            </w:r>
            <w:r w:rsidRPr="00BE418A">
              <w:fldChar w:fldCharType="separate"/>
            </w:r>
            <w:r>
              <w:rPr>
                <w:noProof/>
              </w:rPr>
              <w:t>[80]</w:t>
            </w:r>
            <w:r w:rsidRPr="00BE418A">
              <w:fldChar w:fldCharType="end"/>
            </w:r>
          </w:p>
        </w:tc>
        <w:tc>
          <w:tcPr>
            <w:tcW w:w="2183" w:type="dxa"/>
          </w:tcPr>
          <w:p w14:paraId="5CFD6293" w14:textId="77777777" w:rsidR="00AF7C29" w:rsidRPr="00D53223" w:rsidRDefault="00AF7C29" w:rsidP="00BD06CE">
            <w:pPr>
              <w:ind w:firstLineChars="0" w:firstLine="0"/>
            </w:pPr>
            <w:r w:rsidRPr="00D53223">
              <w:fldChar w:fldCharType="begin"/>
            </w:r>
            <w:r>
              <w:instrText xml:space="preserve"> ADDIN EN.CITE &lt;EndNote&gt;&lt;Cite&gt;&lt;Author&gt;Dierichs&lt;/Author&gt;&lt;Year&gt;2019&lt;/Year&gt;&lt;RecNum&gt;436&lt;/RecNum&gt;&lt;DisplayText&gt;[81]&lt;/DisplayText&gt;&lt;record&gt;&lt;rec-number&gt;436&lt;/rec-number&gt;&lt;foreign-keys&gt;&lt;key app="EN" db-id="zx0xp0vwsrestne2a2rvspr8fe9e25axxaff" timestamp="1720373080"&gt;436&lt;/key&gt;&lt;/foreign-keys&gt;&lt;ref-type name="Journal Article"&gt;17&lt;/ref-type&gt;&lt;contributors&gt;&lt;authors&gt;&lt;author&gt;Dierichs, Karola&lt;/author&gt;&lt;author&gt;Kyjánek, Ond</w:instrText>
            </w:r>
            <w:r>
              <w:rPr>
                <w:rFonts w:hint="eastAsia"/>
              </w:rPr>
              <w:instrText>ř</w:instrText>
            </w:r>
            <w:r>
              <w:instrText>ej&lt;/author&gt;&lt;author&gt;Lou</w:instrText>
            </w:r>
            <w:r>
              <w:rPr>
                <w:rFonts w:hint="eastAsia"/>
              </w:rPr>
              <w:instrText>č</w:instrText>
            </w:r>
            <w:r>
              <w:instrText>ka, Martin&lt;/author&gt;&lt;author&gt;Menges, Achim&lt;/author&gt;&lt;/authors&gt;&lt;/contributors&gt;&lt;titles&gt;&lt;title&gt;Construction robotics for designed granular materials: In situ construction with designed granular materials at full architectural scale using a cable-driven parallel robot&lt;/title&gt;&lt;secondary-title&gt;Construction Robotics&lt;/secondary-title&gt;&lt;/titles&gt;&lt;periodical&gt;&lt;full-title&gt;Construction Robotics&lt;/full-title&gt;&lt;/periodical&gt;&lt;pages&gt;41-52&lt;/pages&gt;&lt;volume&gt;3&lt;/volume&gt;&lt;dates&gt;&lt;year&gt;2019&lt;/year&gt;&lt;/dates&gt;&lt;isbn&gt;2509-811X&lt;/isbn&gt;&lt;urls&gt;&lt;/urls&gt;&lt;electronic-resource-num&gt;https://doi.org/10.1007/s41693-019-00024-6&lt;/electronic-resource-num&gt;&lt;/record&gt;&lt;/Cite&gt;&lt;/EndNote&gt;</w:instrText>
            </w:r>
            <w:r w:rsidRPr="00D53223">
              <w:fldChar w:fldCharType="separate"/>
            </w:r>
            <w:r>
              <w:rPr>
                <w:noProof/>
              </w:rPr>
              <w:t>[81]</w:t>
            </w:r>
            <w:r w:rsidRPr="00D53223">
              <w:fldChar w:fldCharType="end"/>
            </w:r>
          </w:p>
        </w:tc>
      </w:tr>
      <w:tr w:rsidR="00AF7C29" w:rsidRPr="00570AAB" w14:paraId="3AD24538" w14:textId="77777777" w:rsidTr="00AF7C29">
        <w:trPr>
          <w:trHeight w:val="279"/>
        </w:trPr>
        <w:tc>
          <w:tcPr>
            <w:tcW w:w="1985" w:type="dxa"/>
          </w:tcPr>
          <w:p w14:paraId="58CC902A" w14:textId="77777777" w:rsidR="00AF7C29" w:rsidRPr="00570AAB" w:rsidRDefault="00AF7C29" w:rsidP="00BD06CE">
            <w:pPr>
              <w:ind w:firstLineChars="0" w:firstLine="0"/>
              <w:rPr>
                <w:rFonts w:eastAsiaTheme="minorEastAsia" w:cs="Times New Roman"/>
              </w:rPr>
            </w:pPr>
            <w:r w:rsidRPr="00570AAB">
              <w:rPr>
                <w:rFonts w:eastAsiaTheme="minorEastAsia" w:cs="Times New Roman"/>
              </w:rPr>
              <w:t>Terrestrial</w:t>
            </w:r>
            <w:r>
              <w:rPr>
                <w:rFonts w:eastAsiaTheme="minorEastAsia" w:cs="Times New Roman"/>
              </w:rPr>
              <w:t xml:space="preserve"> </w:t>
            </w:r>
            <w:r w:rsidRPr="00570AAB">
              <w:rPr>
                <w:rFonts w:eastAsiaTheme="minorEastAsia" w:cs="Times New Roman"/>
              </w:rPr>
              <w:t>robot</w:t>
            </w:r>
          </w:p>
        </w:tc>
        <w:tc>
          <w:tcPr>
            <w:tcW w:w="2183" w:type="dxa"/>
          </w:tcPr>
          <w:p w14:paraId="3AC389C7" w14:textId="77777777" w:rsidR="00AF7C29" w:rsidRPr="00D53223" w:rsidRDefault="00AF7C29" w:rsidP="00BD06CE">
            <w:pPr>
              <w:ind w:firstLineChars="0" w:firstLine="0"/>
            </w:pPr>
            <w:r w:rsidRPr="00D53223">
              <w:fldChar w:fldCharType="begin">
                <w:fldData xml:space="preserve">PEVuZE5vdGU+PENpdGU+PEF1dGhvcj5MZW5nPC9BdXRob3I+PFllYXI+MjAyMzwvWWVhcj48UmVj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</w:fldData>
              </w:fldChar>
            </w:r>
            <w:r>
              <w:instrText xml:space="preserve"> ADDIN EN.CITE </w:instrText>
            </w:r>
            <w:r>
              <w:fldChar w:fldCharType="begin">
                <w:fldData xml:space="preserve">PEVuZE5vdGU+PENpdGU+PEF1dGhvcj5MZW5nPC9BdXRob3I+PFllYXI+MjAyMzwvWWVhcj48UmVj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</w:fldData>
              </w:fldChar>
            </w:r>
            <w:r>
              <w:instrText xml:space="preserve"> ADDIN EN.CITE.DATA </w:instrText>
            </w:r>
            <w:r>
              <w:fldChar w:fldCharType="end"/>
            </w:r>
            <w:r w:rsidRPr="00D53223">
              <w:fldChar w:fldCharType="separate"/>
            </w:r>
            <w:r>
              <w:rPr>
                <w:noProof/>
              </w:rPr>
              <w:t>[95,99,105,107,113,115]</w:t>
            </w:r>
            <w:r w:rsidRPr="00D53223">
              <w:fldChar w:fldCharType="end"/>
            </w:r>
          </w:p>
        </w:tc>
        <w:tc>
          <w:tcPr>
            <w:tcW w:w="2183" w:type="dxa"/>
          </w:tcPr>
          <w:p w14:paraId="7A896E0F" w14:textId="77777777" w:rsidR="00AF7C29" w:rsidRPr="00D53223" w:rsidRDefault="00AF7C29" w:rsidP="00BD06CE">
            <w:pPr>
              <w:ind w:firstLineChars="0" w:firstLine="0"/>
            </w:pPr>
            <w:r w:rsidRPr="00D53223">
              <w:fldChar w:fldCharType="begin">
                <w:fldData xml:space="preserve">PEVuZE5vdGU+PENpdGU+PEF1dGhvcj5Kb2huczwvQXV0aG9yPjxZZWFyPjIwMjM8L1llYXI+PFJl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=
</w:fldData>
              </w:fldChar>
            </w:r>
            <w:r>
              <w:instrText xml:space="preserve"> ADDIN EN.CITE </w:instrText>
            </w:r>
            <w:r>
              <w:fldChar w:fldCharType="begin">
                <w:fldData xml:space="preserve">PEVuZE5vdGU+PENpdGU+PEF1dGhvcj5Kb2huczwvQXV0aG9yPjxZZWFyPjIwMjM8L1llYXI+PFJl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=
</w:fldData>
              </w:fldChar>
            </w:r>
            <w:r>
              <w:instrText xml:space="preserve"> ADDIN EN.CITE.DATA </w:instrText>
            </w:r>
            <w:r>
              <w:fldChar w:fldCharType="end"/>
            </w:r>
            <w:r w:rsidRPr="00D53223">
              <w:fldChar w:fldCharType="separate"/>
            </w:r>
            <w:r>
              <w:rPr>
                <w:noProof/>
              </w:rPr>
              <w:t>[89,91,92,94,97,98,100-102,104,106,111,114,116]</w:t>
            </w:r>
            <w:r w:rsidRPr="00D53223">
              <w:fldChar w:fldCharType="end"/>
            </w:r>
          </w:p>
        </w:tc>
        <w:tc>
          <w:tcPr>
            <w:tcW w:w="2183" w:type="dxa"/>
          </w:tcPr>
          <w:p w14:paraId="05501C54" w14:textId="77777777" w:rsidR="00AF7C29" w:rsidRPr="00BE418A" w:rsidRDefault="00AF7C29" w:rsidP="00BD06CE">
            <w:pPr>
              <w:ind w:firstLineChars="0" w:firstLine="0"/>
              <w:rPr>
                <w:rFonts w:eastAsiaTheme="minorEastAsia"/>
              </w:rPr>
            </w:pPr>
            <w:r>
              <w:rPr>
                <w:rFonts w:eastAsiaTheme="minorEastAsia"/>
              </w:rPr>
              <w:fldChar w:fldCharType="begin">
                <w:fldData xml:space="preserve">PEVuZE5vdGU+PENpdGU+PEF1dGhvcj5MaTwvQXV0aG9yPjxZZWFyPjIwMjQ8L1llYXI+PFJlY051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</w:fldData>
              </w:fldChar>
            </w:r>
            <w:r>
              <w:rPr>
                <w:rFonts w:eastAsiaTheme="minorEastAsia"/>
              </w:rPr>
              <w:instrText xml:space="preserve"> ADDIN EN.CITE </w:instrText>
            </w:r>
            <w:r>
              <w:rPr>
                <w:rFonts w:eastAsiaTheme="minorEastAsia"/>
              </w:rPr>
              <w:fldChar w:fldCharType="begin">
                <w:fldData xml:space="preserve">PEVuZE5vdGU+PENpdGU+PEF1dGhvcj5MaTwvQXV0aG9yPjxZZWFyPjIwMjQ8L1llYXI+PFJlY051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fldChar w:fldCharType="separate"/>
            </w:r>
            <w:r>
              <w:rPr>
                <w:rFonts w:eastAsiaTheme="minorEastAsia"/>
                <w:noProof/>
              </w:rPr>
              <w:t>[93,96,108-110]</w:t>
            </w:r>
            <w:r>
              <w:rPr>
                <w:rFonts w:eastAsiaTheme="minorEastAsia"/>
              </w:rPr>
              <w:fldChar w:fldCharType="end"/>
            </w:r>
          </w:p>
        </w:tc>
        <w:tc>
          <w:tcPr>
            <w:tcW w:w="2183" w:type="dxa"/>
          </w:tcPr>
          <w:p w14:paraId="6D5B8520" w14:textId="77777777" w:rsidR="00AF7C29" w:rsidRPr="00D53223" w:rsidRDefault="00AF7C29" w:rsidP="00BD06CE">
            <w:pPr>
              <w:ind w:firstLineChars="0" w:firstLine="0"/>
            </w:pPr>
            <w:r w:rsidRPr="00D53223">
              <w:fldChar w:fldCharType="begin"/>
            </w:r>
            <w:r>
              <w:instrText xml:space="preserve"> ADDIN EN.CITE &lt;EndNote&gt;&lt;Cite&gt;&lt;Author&gt;Lussi&lt;/Author&gt;&lt;Year&gt;2018&lt;/Year&gt;&lt;RecNum&gt;344&lt;/RecNum&gt;&lt;DisplayText&gt;[112]&lt;/DisplayText&gt;&lt;record&gt;&lt;rec-number&gt;344&lt;/rec-number&gt;&lt;foreign-keys&gt;&lt;key app="EN" db-id="zx0xp0vwsrestne2a2rvspr8fe9e25axxaff" timestamp="1716527443"&gt;344&lt;/key&gt;&lt;/foreign-keys&gt;&lt;ref-type name="Conference Proceedings"&gt;10&lt;/ref-type&gt;&lt;contributors&gt;&lt;authors&gt;&lt;author&gt;Lussi, Manuel&lt;/author&gt;&lt;author&gt;Sandy, Timothy&lt;/author&gt;&lt;author&gt;Dörfler, Kathrin&lt;/author&gt;&lt;author&gt;Hack, Norman&lt;/author&gt;&lt;author&gt;Gramazio, Fabio&lt;/author&gt;&lt;author&gt;Kohler, Matthias&lt;/author&gt;&lt;author&gt;Buchli, Jonas&lt;/author&gt;&lt;/authors&gt;&lt;/contributors&gt;&lt;titles&gt;&lt;title&gt;Accurate and adaptive in situ fabrication of an undulated wall using an on-board visual sensing system&lt;/title&gt;&lt;secondary-title&gt;2018 IEEE International Conference on Robotics and Automation (ICRA)&lt;/secondary-title&gt;&lt;/titles&gt;&lt;pages&gt;3532-3539&lt;/pages&gt;&lt;dates&gt;&lt;year&gt;2018&lt;/year&gt;&lt;/dates&gt;&lt;publisher&gt;IEEE&lt;/publisher&gt;&lt;isbn&gt;1538630818&lt;/isbn&gt;&lt;urls&gt;&lt;/urls&gt;&lt;electronic-resource-num&gt;https://doi.org/10.1109/ICRA.2018.8460480&lt;/electronic-resource-num&gt;&lt;/record&gt;&lt;/Cite&gt;&lt;/EndNote&gt;</w:instrText>
            </w:r>
            <w:r w:rsidRPr="00D53223">
              <w:fldChar w:fldCharType="separate"/>
            </w:r>
            <w:r>
              <w:rPr>
                <w:noProof/>
              </w:rPr>
              <w:t>[112]</w:t>
            </w:r>
            <w:r w:rsidRPr="00D53223">
              <w:fldChar w:fldCharType="end"/>
            </w:r>
          </w:p>
        </w:tc>
        <w:tc>
          <w:tcPr>
            <w:tcW w:w="2183" w:type="dxa"/>
          </w:tcPr>
          <w:p w14:paraId="6B0F08D2" w14:textId="77777777" w:rsidR="00AF7C29" w:rsidRPr="00D53223" w:rsidRDefault="00AF7C29" w:rsidP="00BD06CE">
            <w:pPr>
              <w:ind w:firstLineChars="0" w:firstLine="0"/>
            </w:pPr>
            <w:r w:rsidRPr="00D53223">
              <w:fldChar w:fldCharType="begin"/>
            </w:r>
            <w:r>
              <w:instrText xml:space="preserve"> ADDIN EN.CITE &lt;EndNote&gt;&lt;Cite&gt;&lt;Author&gt;Kalantari&lt;/Author&gt;&lt;Year&gt;2018&lt;/Year&gt;&lt;RecNum&gt;342&lt;/RecNum&gt;&lt;DisplayText&gt;[90,103]&lt;/DisplayText&gt;&lt;record&gt;&lt;rec-number&gt;342&lt;/rec-number&gt;&lt;foreign-keys&gt;&lt;key app="EN" db-id="zx0xp0vwsrestne2a2rvspr8fe9e25axxaff" timestamp="1716472175"&gt;342&lt;/key&gt;&lt;/foreign-keys&gt;&lt;ref-type name="Conference Proceedings"&gt;10&lt;/ref-type&gt;&lt;contributors&gt;&lt;authors&gt;&lt;author&gt;Kalantari, Saleh&lt;/author&gt;&lt;author&gt;Becker, A&lt;/author&gt;&lt;author&gt;Ike, Rhema&lt;/author&gt;&lt;/authors&gt;&lt;/contributors&gt;&lt;titles&gt;&lt;title&gt;Designing for digital assembly with a construction team of mobile robots&lt;/title&gt;&lt;secondary-title&gt;Proceedings of the 38th Annual Conference of the Association for Computer Aided Design in Architecture (ACADIA)&lt;/secondary-title&gt;&lt;/titles&gt;&lt;pages&gt;376-385&lt;/pages&gt;&lt;volume&gt;10&lt;/volume&gt;&lt;dates&gt;&lt;year&gt;2018&lt;/year&gt;&lt;/dates&gt;&lt;urls&gt;&lt;/urls&gt;&lt;electronic-resource-num&gt;https://doi.org/10.52842/conf.acadia.2018.376&lt;/electronic-resource-num&gt;&lt;/record&gt;&lt;/Cite&gt;&lt;Cite&gt;&lt;Author&gt;Xu&lt;/Author&gt;&lt;Year&gt;2022&lt;/Year&gt;&lt;RecNum&gt;496&lt;/RecNum&gt;&lt;record&gt;&lt;rec-number&gt;496&lt;/rec-number&gt;&lt;foreign-keys&gt;&lt;key app="EN" db-id="zx0xp0vwsrestne2a2rvspr8fe9e25axxaff" timestamp="1722192464"&gt;496&lt;/key&gt;&lt;/foreign-keys&gt;&lt;ref-type name="Conference Proceedings"&gt;10&lt;/ref-type&gt;&lt;contributors&gt;&lt;authors&gt;&lt;author&gt;Xu, Qiwei&lt;/author&gt;&lt;author&gt;Zhang, Yizheng&lt;/author&gt;&lt;author&gt;Zhang, Shenghao&lt;/author&gt;&lt;author&gt;Zhao, Rui&lt;/author&gt;&lt;author&gt;Wu, Zhuoxing&lt;/author&gt;&lt;author&gt;Zhang, Dongsheng&lt;/author&gt;&lt;author&gt;Zhou, Cheng&lt;/author&gt;&lt;author&gt;Li, Xiong&lt;/author&gt;&lt;author&gt;Chen, Jiahong&lt;/author&gt;&lt;author&gt;Zhao, Zengjun&lt;/author&gt;&lt;/authors&gt;&lt;/contributors&gt;&lt;titles&gt;&lt;title&gt;RECCraft system: Towards reliable and efficient collective robotic construction&lt;/title&gt;&lt;secondary-title&gt;2022 IEEE/RSJ International Conference on Intelligent Robots and Systems (IROS)&lt;/secondary-title&gt;&lt;/titles&gt;&lt;pages&gt;8979-8986&lt;/pages&gt;&lt;dates&gt;&lt;year&gt;2022&lt;/year&gt;&lt;/dates&gt;&lt;publisher&gt;IEEE&lt;/publisher&gt;&lt;isbn&gt;1665479272&lt;/isbn&gt;&lt;urls&gt;&lt;/urls&gt;&lt;electronic-resource-num&gt;https://doi.org/10.1109/IROS47612.2022.9982068&lt;/electronic-resource-num&gt;&lt;/record&gt;&lt;/Cite&gt;&lt;/EndNote&gt;</w:instrText>
            </w:r>
            <w:r w:rsidRPr="00D53223">
              <w:fldChar w:fldCharType="separate"/>
            </w:r>
            <w:r>
              <w:rPr>
                <w:noProof/>
              </w:rPr>
              <w:t>[90,103]</w:t>
            </w:r>
            <w:r w:rsidRPr="00D53223">
              <w:fldChar w:fldCharType="end"/>
            </w:r>
          </w:p>
        </w:tc>
      </w:tr>
      <w:tr w:rsidR="00AF7C29" w:rsidRPr="00570AAB" w14:paraId="4A10388D" w14:textId="77777777" w:rsidTr="00AF7C29">
        <w:trPr>
          <w:trHeight w:val="279"/>
        </w:trPr>
        <w:tc>
          <w:tcPr>
            <w:tcW w:w="1985" w:type="dxa"/>
          </w:tcPr>
          <w:p w14:paraId="2FB64299" w14:textId="77777777" w:rsidR="00AF7C29" w:rsidRPr="00570AAB" w:rsidRDefault="00AF7C29" w:rsidP="00BD06CE">
            <w:pPr>
              <w:ind w:firstLineChars="0" w:firstLine="0"/>
              <w:rPr>
                <w:rFonts w:eastAsiaTheme="minorEastAsia" w:cs="Times New Roman"/>
              </w:rPr>
            </w:pPr>
            <w:r w:rsidRPr="00570AAB">
              <w:rPr>
                <w:rFonts w:eastAsiaTheme="minorEastAsia" w:cs="Times New Roman"/>
              </w:rPr>
              <w:t>Climbing</w:t>
            </w:r>
          </w:p>
        </w:tc>
        <w:tc>
          <w:tcPr>
            <w:tcW w:w="2183" w:type="dxa"/>
          </w:tcPr>
          <w:p w14:paraId="7E25A578" w14:textId="77777777" w:rsidR="00AF7C29" w:rsidRPr="00D53223" w:rsidRDefault="00AF7C29" w:rsidP="00BD06CE">
            <w:pPr>
              <w:ind w:firstLineChars="0" w:firstLine="0"/>
            </w:pPr>
            <w:r w:rsidRPr="00D53223">
              <w:fldChar w:fldCharType="begin">
                <w:fldData xml:space="preserve">PEVuZE5vdGU+PENpdGU+PEF1dGhvcj5MZWRlcjwvQXV0aG9yPjxZZWFyPjIwMjQ8L1llYXI+PFJl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</w:fldData>
              </w:fldChar>
            </w:r>
            <w:r>
              <w:instrText xml:space="preserve"> ADDIN EN.CITE </w:instrText>
            </w:r>
            <w:r>
              <w:fldChar w:fldCharType="begin">
                <w:fldData xml:space="preserve">PEVuZE5vdGU+PENpdGU+PEF1dGhvcj5MZWRlcjwvQXV0aG9yPjxZZWFyPjIwMjQ8L1llYXI+PFJl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</w:fldData>
              </w:fldChar>
            </w:r>
            <w:r>
              <w:instrText xml:space="preserve"> ADDIN EN.CITE.DATA </w:instrText>
            </w:r>
            <w:r>
              <w:fldChar w:fldCharType="end"/>
            </w:r>
            <w:r w:rsidRPr="00D53223">
              <w:fldChar w:fldCharType="separate"/>
            </w:r>
            <w:r>
              <w:rPr>
                <w:noProof/>
              </w:rPr>
              <w:t>[118,119,121-124]</w:t>
            </w:r>
            <w:r w:rsidRPr="00D53223">
              <w:fldChar w:fldCharType="end"/>
            </w:r>
          </w:p>
        </w:tc>
        <w:tc>
          <w:tcPr>
            <w:tcW w:w="2183" w:type="dxa"/>
          </w:tcPr>
          <w:p w14:paraId="0549EE26" w14:textId="77777777" w:rsidR="00AF7C29" w:rsidRPr="00D53223" w:rsidRDefault="00AF7C29" w:rsidP="00BD06CE">
            <w:pPr>
              <w:ind w:firstLineChars="0" w:firstLine="0"/>
            </w:pPr>
            <w:r w:rsidRPr="00D53223">
              <w:fldChar w:fldCharType="begin"/>
            </w:r>
            <w:r>
              <w:instrText xml:space="preserve"> ADDIN EN.CITE &lt;EndNote&gt;&lt;Cite&gt;&lt;Author&gt;Werfel&lt;/Author&gt;&lt;Year&gt;2014&lt;/Year&gt;&lt;RecNum&gt;440&lt;/RecNum&gt;&lt;DisplayText&gt;[128]&lt;/DisplayText&gt;&lt;record&gt;&lt;rec-number&gt;440&lt;/rec-number&gt;&lt;foreign-keys&gt;&lt;key app="EN" db-id="zx0xp0vwsrestne2a2rvspr8fe9e25axxaff" timestamp="1720461048"&gt;440&lt;/key&gt;&lt;/foreign-keys&gt;&lt;ref-type name="Journal Article"&gt;17&lt;/ref-type&gt;&lt;contributors&gt;&lt;authors&gt;&lt;author&gt;Werfel, Justin&lt;/author&gt;&lt;author&gt;Petersen, Kirstin&lt;/author&gt;&lt;author&gt;Nagpal, Radhika&lt;/author&gt;&lt;/authors&gt;&lt;/contributors&gt;&lt;titles&gt;&lt;title&gt;Designing collective behavior in a termite-inspired robot construction team&lt;/title&gt;&lt;secondary-title&gt;Science&lt;/secondary-title&gt;&lt;/titles&gt;&lt;periodical&gt;&lt;full-title&gt;Science&lt;/full-title&gt;&lt;/periodical&gt;&lt;pages&gt;754-758&lt;/pages&gt;&lt;volume&gt;343&lt;/volume&gt;&lt;number&gt;6172&lt;/number&gt;&lt;dates&gt;&lt;year&gt;2014&lt;/year&gt;&lt;/dates&gt;&lt;isbn&gt;0036-8075&lt;/isbn&gt;&lt;urls&gt;&lt;/urls&gt;&lt;electronic-resource-num&gt;https://doi.org/10.1126/science.1245842&lt;/electronic-resource-num&gt;&lt;/record&gt;&lt;/Cite&gt;&lt;/EndNote&gt;</w:instrText>
            </w:r>
            <w:r w:rsidRPr="00D53223">
              <w:fldChar w:fldCharType="separate"/>
            </w:r>
            <w:r>
              <w:rPr>
                <w:noProof/>
              </w:rPr>
              <w:t>[128]</w:t>
            </w:r>
            <w:r w:rsidRPr="00D53223">
              <w:fldChar w:fldCharType="end"/>
            </w:r>
          </w:p>
        </w:tc>
        <w:tc>
          <w:tcPr>
            <w:tcW w:w="2183" w:type="dxa"/>
          </w:tcPr>
          <w:p w14:paraId="0041DD88" w14:textId="77777777" w:rsidR="00AF7C29" w:rsidRPr="00D53223" w:rsidRDefault="00AF7C29" w:rsidP="00BD06CE">
            <w:pPr>
              <w:ind w:firstLine="420"/>
            </w:pPr>
          </w:p>
        </w:tc>
        <w:tc>
          <w:tcPr>
            <w:tcW w:w="2183" w:type="dxa"/>
          </w:tcPr>
          <w:p w14:paraId="79DC66F2" w14:textId="77777777" w:rsidR="00AF7C29" w:rsidRPr="00D53223" w:rsidRDefault="00AF7C29" w:rsidP="00BD06CE">
            <w:pPr>
              <w:ind w:firstLine="420"/>
            </w:pPr>
          </w:p>
        </w:tc>
        <w:tc>
          <w:tcPr>
            <w:tcW w:w="2183" w:type="dxa"/>
          </w:tcPr>
          <w:p w14:paraId="17664921" w14:textId="77777777" w:rsidR="00AF7C29" w:rsidRPr="00D53223" w:rsidRDefault="00AF7C29" w:rsidP="00BD06CE">
            <w:pPr>
              <w:ind w:firstLineChars="0" w:firstLine="0"/>
              <w:rPr>
                <w:rFonts w:eastAsiaTheme="minorEastAsia"/>
              </w:rPr>
            </w:pPr>
            <w:r w:rsidRPr="00D53223">
              <w:fldChar w:fldCharType="begin">
                <w:fldData xml:space="preserve">PEVuZE5vdGU+PENpdGU+PEF1dGhvcj5HcmVnZzwvQXV0aG9yPjxZZWFyPjIwMjQ8L1llYXI+PFJl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</w:fldData>
              </w:fldChar>
            </w:r>
            <w:r>
              <w:instrText xml:space="preserve"> ADDIN EN.CITE </w:instrText>
            </w:r>
            <w:r>
              <w:fldChar w:fldCharType="begin">
                <w:fldData xml:space="preserve">PEVuZE5vdGU+PENpdGU+PEF1dGhvcj5HcmVnZzwvQXV0aG9yPjxZZWFyPjIwMjQ8L1llYXI+PFJl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</w:fldData>
              </w:fldChar>
            </w:r>
            <w:r>
              <w:instrText xml:space="preserve"> ADDIN EN.CITE.DATA </w:instrText>
            </w:r>
            <w:r>
              <w:fldChar w:fldCharType="end"/>
            </w:r>
            <w:r w:rsidRPr="00D53223">
              <w:fldChar w:fldCharType="separate"/>
            </w:r>
            <w:r>
              <w:rPr>
                <w:noProof/>
              </w:rPr>
              <w:t>[117,120,125-127]</w:t>
            </w:r>
            <w:r w:rsidRPr="00D53223">
              <w:fldChar w:fldCharType="end"/>
            </w:r>
          </w:p>
        </w:tc>
      </w:tr>
      <w:tr w:rsidR="00AF7C29" w:rsidRPr="00570AAB" w14:paraId="5B02373A" w14:textId="77777777" w:rsidTr="00AF7C29">
        <w:trPr>
          <w:trHeight w:val="279"/>
        </w:trPr>
        <w:tc>
          <w:tcPr>
            <w:tcW w:w="1985" w:type="dxa"/>
          </w:tcPr>
          <w:p w14:paraId="6B565096" w14:textId="77777777" w:rsidR="00AF7C29" w:rsidRPr="00570AAB" w:rsidRDefault="00AF7C29" w:rsidP="00BD06CE">
            <w:pPr>
              <w:ind w:firstLineChars="0" w:firstLine="0"/>
              <w:rPr>
                <w:rFonts w:eastAsiaTheme="minorEastAsia" w:cs="Times New Roman"/>
              </w:rPr>
            </w:pPr>
            <w:r w:rsidRPr="00570AAB">
              <w:rPr>
                <w:rFonts w:eastAsiaTheme="minorEastAsia" w:cs="Times New Roman"/>
              </w:rPr>
              <w:t>Aerial</w:t>
            </w:r>
          </w:p>
        </w:tc>
        <w:tc>
          <w:tcPr>
            <w:tcW w:w="2183" w:type="dxa"/>
          </w:tcPr>
          <w:p w14:paraId="695E82C0" w14:textId="77777777" w:rsidR="00AF7C29" w:rsidRPr="00D53223" w:rsidRDefault="00AF7C29" w:rsidP="00BD06CE">
            <w:pPr>
              <w:ind w:firstLineChars="0" w:firstLine="0"/>
              <w:rPr>
                <w:rFonts w:eastAsiaTheme="minorEastAsia"/>
              </w:rPr>
            </w:pPr>
          </w:p>
        </w:tc>
        <w:tc>
          <w:tcPr>
            <w:tcW w:w="2183" w:type="dxa"/>
          </w:tcPr>
          <w:p w14:paraId="69CAEE1E" w14:textId="77777777" w:rsidR="00AF7C29" w:rsidRPr="00D53223" w:rsidRDefault="00AF7C29" w:rsidP="00BD06CE">
            <w:pPr>
              <w:ind w:firstLineChars="0" w:firstLine="0"/>
            </w:pPr>
            <w:r w:rsidRPr="00D53223">
              <w:fldChar w:fldCharType="begin">
                <w:fldData xml:space="preserve">PEVuZE5vdGU+PENpdGU+PEF1dGhvcj5Hb2Vzc2VuczwvQXV0aG9yPjxZZWFyPjIwMTg8L1llYXI+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=
</w:fldData>
              </w:fldChar>
            </w:r>
            <w:r>
              <w:instrText xml:space="preserve"> ADDIN EN.CITE </w:instrText>
            </w:r>
            <w:r>
              <w:fldChar w:fldCharType="begin">
                <w:fldData xml:space="preserve">PEVuZE5vdGU+PENpdGU+PEF1dGhvcj5Hb2Vzc2VuczwvQXV0aG9yPjxZZWFyPjIwMTg8L1llYXI+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=
</w:fldData>
              </w:fldChar>
            </w:r>
            <w:r>
              <w:instrText xml:space="preserve"> ADDIN EN.CITE.DATA </w:instrText>
            </w:r>
            <w:r>
              <w:fldChar w:fldCharType="end"/>
            </w:r>
            <w:r w:rsidRPr="00D53223">
              <w:fldChar w:fldCharType="separate"/>
            </w:r>
            <w:r>
              <w:rPr>
                <w:noProof/>
              </w:rPr>
              <w:t>[63,129,130,133]</w:t>
            </w:r>
            <w:r w:rsidRPr="00D53223">
              <w:fldChar w:fldCharType="end"/>
            </w:r>
          </w:p>
        </w:tc>
        <w:tc>
          <w:tcPr>
            <w:tcW w:w="2183" w:type="dxa"/>
          </w:tcPr>
          <w:p w14:paraId="291DE418" w14:textId="77777777" w:rsidR="00AF7C29" w:rsidRPr="00D53223" w:rsidRDefault="00AF7C29" w:rsidP="00BD06CE">
            <w:pPr>
              <w:ind w:firstLineChars="0" w:firstLine="0"/>
            </w:pPr>
            <w:r>
              <w:rPr>
                <w:rFonts w:eastAsiaTheme="minorEastAsia"/>
              </w:rPr>
              <w:fldChar w:fldCharType="begin"/>
            </w:r>
            <w:r>
              <w:rPr>
                <w:rFonts w:eastAsiaTheme="minorEastAsia"/>
              </w:rPr>
              <w:instrText xml:space="preserve"> ADDIN EN.CITE &lt;EndNote&gt;&lt;Cite&gt;&lt;Author&gt;Krizmancic&lt;/Author&gt;&lt;Year&gt;2020&lt;/Year&gt;&lt;RecNum&gt;506&lt;/RecNum&gt;&lt;DisplayText&gt;[93]&lt;/DisplayText&gt;&lt;record&gt;&lt;rec-number&gt;506&lt;/rec-number&gt;&lt;foreign-keys&gt;&lt;key app="EN" db-id="zx0xp0vwsrestne2a2rvspr8fe9e25axxaff" timestamp="1722199812"&gt;506&lt;/key&gt;&lt;/foreign-keys&gt;&lt;ref-type name="Journal Article"&gt;17&lt;/ref-type&gt;&lt;contributors&gt;&lt;authors&gt;&lt;author&gt;Krizmancic, Marko&lt;/author&gt;&lt;author&gt;Arbanas, Barbara&lt;/author&gt;&lt;author&gt;Petrovic, Tamara&lt;/author&gt;&lt;author&gt;Petric, Frano&lt;/author&gt;&lt;author&gt;Bogdan, Stjepan&lt;/author&gt;&lt;/authors&gt;&lt;/contributors&gt;&lt;titles&gt;&lt;title&gt;Cooperative aerial-ground multi-robot system for automated construction tasks&lt;/title&gt;&lt;secondary-title&gt;IEEE Robotics and Automation Letters&lt;/secondary-title&gt;&lt;/titles&gt;&lt;periodical&gt;&lt;full-title&gt;IEEE Robotics and Automation Letters&lt;/full-title&gt;&lt;/periodical&gt;&lt;pages&gt;798-805&lt;/pages&gt;&lt;volume&gt;5&lt;/volume&gt;&lt;number&gt;2&lt;/number&gt;&lt;dates&gt;&lt;year&gt;2020&lt;/year&gt;&lt;/dates&gt;&lt;isbn&gt;2377-3766&lt;/isbn&gt;&lt;urls&gt;&lt;/urls&gt;&lt;electronic-resource-num&gt;https://doi.org/10.1109/LRA.2020.2965855&lt;/electronic-resource-num&gt;&lt;/record&gt;&lt;/Cite&gt;&lt;/EndNote&gt;</w:instrText>
            </w:r>
            <w:r>
              <w:rPr>
                <w:rFonts w:eastAsiaTheme="minorEastAsia"/>
              </w:rPr>
              <w:fldChar w:fldCharType="separate"/>
            </w:r>
            <w:r>
              <w:rPr>
                <w:rFonts w:eastAsiaTheme="minorEastAsia"/>
                <w:noProof/>
              </w:rPr>
              <w:t>[93]</w:t>
            </w:r>
            <w:r>
              <w:rPr>
                <w:rFonts w:eastAsiaTheme="minorEastAsia"/>
              </w:rPr>
              <w:fldChar w:fldCharType="end"/>
            </w:r>
          </w:p>
        </w:tc>
        <w:tc>
          <w:tcPr>
            <w:tcW w:w="2183" w:type="dxa"/>
          </w:tcPr>
          <w:p w14:paraId="7AC43579" w14:textId="77777777" w:rsidR="00AF7C29" w:rsidRPr="00D53223" w:rsidRDefault="00AF7C29" w:rsidP="00BD06CE">
            <w:pPr>
              <w:ind w:firstLine="420"/>
            </w:pPr>
          </w:p>
        </w:tc>
        <w:tc>
          <w:tcPr>
            <w:tcW w:w="2183" w:type="dxa"/>
          </w:tcPr>
          <w:p w14:paraId="54444B1B" w14:textId="77777777" w:rsidR="00AF7C29" w:rsidRPr="00D53223" w:rsidRDefault="00AF7C29" w:rsidP="00BD06CE">
            <w:pPr>
              <w:ind w:firstLineChars="0" w:firstLine="0"/>
            </w:pPr>
            <w:r w:rsidRPr="00D53223">
              <w:fldChar w:fldCharType="begin"/>
            </w:r>
            <w:r>
              <w:instrText xml:space="preserve"> ADDIN EN.CITE &lt;EndNote&gt;&lt;Cite&gt;&lt;Author&gt;Lindsey&lt;/Author&gt;&lt;Year&gt;2012&lt;/Year&gt;&lt;RecNum&gt;303&lt;/RecNum&gt;&lt;DisplayText&gt;[131,132]&lt;/DisplayText&gt;&lt;record&gt;&lt;rec-number&gt;303&lt;/rec-number&gt;&lt;foreign-keys&gt;&lt;key app="EN" db-id="zx0xp0vwsrestne2a2rvspr8fe9e25axxaff" timestamp="1713692208"&gt;303&lt;/key&gt;&lt;/foreign-keys&gt;&lt;ref-type name="Journal Article"&gt;17&lt;/ref-type&gt;&lt;contributors&gt;&lt;authors&gt;&lt;author&gt;Lindsey, Quentin&lt;/author&gt;&lt;author&gt;Mellinger, Daniel&lt;/author&gt;&lt;author&gt;Kumar, Vijay&lt;/author&gt;&lt;/authors&gt;&lt;/contributors&gt;&lt;titles&gt;&lt;title&gt;Construction with quadrotor teams&lt;/title&gt;&lt;secondary-title&gt;Autonomous Robots&lt;/secondary-title&gt;&lt;/titles&gt;&lt;periodical&gt;&lt;full-title&gt;Autonomous Robots&lt;/full-title&gt;&lt;/periodical&gt;&lt;pages&gt;323-336&lt;/pages&gt;&lt;volume&gt;33&lt;/volume&gt;&lt;number&gt;3&lt;/number&gt;&lt;dates&gt;&lt;year&gt;2012&lt;/year&gt;&lt;/dates&gt;&lt;isbn&gt;0929-5593&lt;/isbn&gt;&lt;urls&gt;&lt;/urls&gt;&lt;electronic-resource-num&gt;https://doi.org/10.1007/s10514-012-9305-0&lt;/electronic-resource-num&gt;&lt;/record&gt;&lt;/Cite&gt;&lt;Cite&gt;&lt;Author&gt;Wood&lt;/Author&gt;&lt;Year&gt;2019&lt;/Year&gt;&lt;RecNum&gt;302&lt;/RecNum&gt;&lt;record&gt;&lt;rec-number&gt;302&lt;/rec-number&gt;&lt;foreign-keys&gt;&lt;key app="EN" db-id="zx0xp0vwsrestne2a2rvspr8fe9e25axxaff" timestamp="1713691659"&gt;302&lt;/key&gt;&lt;/foreign-keys&gt;&lt;ref-type name="Conference Proceedings"&gt;10&lt;/ref-type&gt;&lt;contributors&gt;&lt;authors&gt;&lt;author&gt;Wood, Dylan&lt;/author&gt;&lt;author&gt;Yablonina, Maria&lt;/author&gt;&lt;author&gt;Aflalo, Miguel&lt;/author&gt;&lt;author&gt;Chen, Jingcheng&lt;/author&gt;&lt;author&gt;Tahanzadeh, Behrooz&lt;/author&gt;&lt;author&gt;Menges, Achim&lt;/author&gt;&lt;/authors&gt;&lt;/contributors&gt;&lt;titles&gt;&lt;title&gt;Cyber physical macro material as a UAV [re] configurable architectural system&lt;/title&gt;&lt;secondary-title&gt;Robotic Fabrication in Architecture, Art and Design 2018: Foreword by Sigrid Brell-Çokcan and Johannes Braumann, Association for Robots in Architecture&lt;/secondary-title&gt;&lt;/titles&gt;&lt;pages&gt;320-335&lt;/pages&gt;&lt;dates&gt;&lt;year&gt;2019&lt;/year&gt;&lt;/dates&gt;&lt;publisher&gt;Springer&lt;/publisher&gt;&lt;isbn&gt;3319922939&lt;/isbn&gt;&lt;urls&gt;&lt;/urls&gt;&lt;electronic-resource-num&gt; https://doi.org/10.1007/978-3-319-92294-2_25&lt;/electronic-resource-num&gt;&lt;/record&gt;&lt;/Cite&gt;&lt;/EndNote&gt;</w:instrText>
            </w:r>
            <w:r w:rsidRPr="00D53223">
              <w:fldChar w:fldCharType="separate"/>
            </w:r>
            <w:r>
              <w:rPr>
                <w:noProof/>
              </w:rPr>
              <w:t>[131,132]</w:t>
            </w:r>
            <w:r w:rsidRPr="00D53223">
              <w:fldChar w:fldCharType="end"/>
            </w:r>
          </w:p>
        </w:tc>
      </w:tr>
      <w:tr w:rsidR="00AF7C29" w:rsidRPr="00570AAB" w14:paraId="213CC553" w14:textId="77777777" w:rsidTr="00AF7C29">
        <w:trPr>
          <w:trHeight w:val="279"/>
        </w:trPr>
        <w:tc>
          <w:tcPr>
            <w:tcW w:w="1985" w:type="dxa"/>
          </w:tcPr>
          <w:p w14:paraId="7F0DA5E6" w14:textId="77777777" w:rsidR="00AF7C29" w:rsidRPr="00570AAB" w:rsidRDefault="00AF7C29" w:rsidP="00BD06CE">
            <w:pPr>
              <w:ind w:firstLineChars="0" w:firstLine="0"/>
              <w:rPr>
                <w:rFonts w:eastAsiaTheme="minorEastAsia" w:cs="Times New Roman"/>
              </w:rPr>
            </w:pPr>
            <w:r w:rsidRPr="00570AAB">
              <w:rPr>
                <w:rFonts w:eastAsiaTheme="minorEastAsia" w:cs="Times New Roman"/>
              </w:rPr>
              <w:t>Articulated</w:t>
            </w:r>
            <w:r>
              <w:rPr>
                <w:rFonts w:eastAsiaTheme="minorEastAsia" w:cs="Times New Roman"/>
              </w:rPr>
              <w:t xml:space="preserve"> </w:t>
            </w:r>
            <w:r w:rsidRPr="00570AAB">
              <w:rPr>
                <w:rFonts w:eastAsiaTheme="minorEastAsia" w:cs="Times New Roman"/>
              </w:rPr>
              <w:t>cobot</w:t>
            </w:r>
          </w:p>
        </w:tc>
        <w:tc>
          <w:tcPr>
            <w:tcW w:w="2183" w:type="dxa"/>
          </w:tcPr>
          <w:p w14:paraId="49A27618" w14:textId="77777777" w:rsidR="00AF7C29" w:rsidRPr="00D53223" w:rsidRDefault="00AF7C29" w:rsidP="00BD06CE">
            <w:pPr>
              <w:ind w:firstLineChars="0" w:firstLine="0"/>
            </w:pPr>
            <w:r w:rsidRPr="00D53223">
              <w:fldChar w:fldCharType="begin">
                <w:fldData xml:space="preserve">PEVuZE5vdGU+PENpdGU+PEF1dGhvcj5OZXJpPC9BdXRob3I+PFllYXI+MjAyMzwvWWVhcj48UmVj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</w:fldData>
              </w:fldChar>
            </w:r>
            <w:r>
              <w:instrText xml:space="preserve"> ADDIN EN.CITE </w:instrText>
            </w:r>
            <w:r>
              <w:fldChar w:fldCharType="begin">
                <w:fldData xml:space="preserve">PEVuZE5vdGU+PENpdGU+PEF1dGhvcj5OZXJpPC9BdXRob3I+PFllYXI+MjAyMzwvWWVhcj48UmVj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</w:fldData>
              </w:fldChar>
            </w:r>
            <w:r>
              <w:instrText xml:space="preserve"> ADDIN EN.CITE.DATA </w:instrText>
            </w:r>
            <w:r>
              <w:fldChar w:fldCharType="end"/>
            </w:r>
            <w:r w:rsidRPr="00D53223">
              <w:fldChar w:fldCharType="separate"/>
            </w:r>
            <w:r>
              <w:rPr>
                <w:noProof/>
              </w:rPr>
              <w:t>[136,140-142,146-148]</w:t>
            </w:r>
            <w:r w:rsidRPr="00D53223">
              <w:fldChar w:fldCharType="end"/>
            </w:r>
          </w:p>
        </w:tc>
        <w:tc>
          <w:tcPr>
            <w:tcW w:w="2183" w:type="dxa"/>
          </w:tcPr>
          <w:p w14:paraId="78995533" w14:textId="77777777" w:rsidR="00AF7C29" w:rsidRPr="00D53223" w:rsidRDefault="00AF7C29" w:rsidP="00BD06CE">
            <w:pPr>
              <w:ind w:firstLineChars="0" w:firstLine="0"/>
            </w:pPr>
            <w:r w:rsidRPr="00D53223">
              <w:fldChar w:fldCharType="begin">
                <w:fldData xml:space="preserve">PEVuZE5vdGU+PENpdGU+PEF1dGhvcj5TaGk8L0F1dGhvcj48WWVhcj4yMDIzPC9ZZWFyPjxSZWNO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</w:fldData>
              </w:fldChar>
            </w:r>
            <w:r>
              <w:instrText xml:space="preserve"> ADDIN EN.CITE </w:instrText>
            </w:r>
            <w:r>
              <w:fldChar w:fldCharType="begin">
                <w:fldData xml:space="preserve">PEVuZE5vdGU+PENpdGU+PEF1dGhvcj5TaGk8L0F1dGhvcj48WWVhcj4yMDIzPC9ZZWFyPjxSZWNO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</w:fldData>
              </w:fldChar>
            </w:r>
            <w:r>
              <w:instrText xml:space="preserve"> ADDIN EN.CITE.DATA </w:instrText>
            </w:r>
            <w:r>
              <w:fldChar w:fldCharType="end"/>
            </w:r>
            <w:r w:rsidRPr="00D53223">
              <w:fldChar w:fldCharType="separate"/>
            </w:r>
            <w:r>
              <w:rPr>
                <w:noProof/>
              </w:rPr>
              <w:t>[134,135,137,139,143-145]</w:t>
            </w:r>
            <w:r w:rsidRPr="00D53223">
              <w:fldChar w:fldCharType="end"/>
            </w:r>
          </w:p>
        </w:tc>
        <w:tc>
          <w:tcPr>
            <w:tcW w:w="2183" w:type="dxa"/>
          </w:tcPr>
          <w:p w14:paraId="2D66879B" w14:textId="77777777" w:rsidR="00AF7C29" w:rsidRPr="00D53223" w:rsidRDefault="00AF7C29" w:rsidP="00BD06CE">
            <w:pPr>
              <w:ind w:firstLineChars="0" w:firstLine="0"/>
            </w:pPr>
          </w:p>
        </w:tc>
        <w:tc>
          <w:tcPr>
            <w:tcW w:w="2183" w:type="dxa"/>
          </w:tcPr>
          <w:p w14:paraId="516D055F" w14:textId="77777777" w:rsidR="00AF7C29" w:rsidRPr="00D53223" w:rsidRDefault="00AF7C29" w:rsidP="00BD06CE">
            <w:pPr>
              <w:ind w:firstLine="420"/>
            </w:pPr>
          </w:p>
        </w:tc>
        <w:tc>
          <w:tcPr>
            <w:tcW w:w="2183" w:type="dxa"/>
          </w:tcPr>
          <w:p w14:paraId="5E73F2F7" w14:textId="77777777" w:rsidR="00AF7C29" w:rsidRPr="00D53223" w:rsidRDefault="00AF7C29" w:rsidP="00BD06CE">
            <w:pPr>
              <w:ind w:firstLineChars="0" w:firstLine="0"/>
            </w:pPr>
            <w:r>
              <w:rPr>
                <w:rFonts w:eastAsiaTheme="minorEastAsia" w:cs="Times New Roman"/>
              </w:rPr>
              <w:fldChar w:fldCharType="begin"/>
            </w:r>
            <w:r>
              <w:rPr>
                <w:rFonts w:eastAsiaTheme="minorEastAsia" w:cs="Times New Roman"/>
              </w:rPr>
              <w:instrText xml:space="preserve"> ADDIN EN.CITE &lt;EndNote&gt;&lt;Cite&gt;&lt;Author&gt;Wibranek&lt;/Author&gt;&lt;Year&gt;2019&lt;/Year&gt;&lt;RecNum&gt;320&lt;/RecNum&gt;&lt;DisplayText&gt;[138]&lt;/DisplayText&gt;&lt;record&gt;&lt;rec-number&gt;320&lt;/rec-number&gt;&lt;foreign-keys&gt;&lt;key app="EN" db-id="zx0xp0vwsrestne2a2rvspr8fe9e25axxaff" timestamp="1714140610"&gt;320&lt;/key&gt;&lt;/foreign-keys&gt;&lt;ref-type name="Conference Proceedings"&gt;10&lt;/ref-type&gt;&lt;contributors&gt;&lt;authors&gt;&lt;author&gt;Wibranek, B&lt;/author&gt;&lt;author&gt;Belousov, B&lt;/author&gt;&lt;author&gt;Sadybakasov, A&lt;/author&gt;&lt;author&gt;Peters, J&lt;/author&gt;&lt;author&gt;Tessmann, O&lt;/author&gt;&lt;/authors&gt;&lt;/contributors&gt;&lt;titles&gt;&lt;title&gt;Interactive structure–robotic repositioning of vertical elements in man-machine collaborative assembly through vision-based tactile sensing&lt;/title&gt;&lt;secondary-title&gt;Architecture in the age of the 4th industrial revolution. Proceedings of the 37th eCAADe and 23rd SIGraDi conference&lt;/secondary-title&gt;&lt;/titles&gt;&lt;pages&gt;11-13&lt;/pages&gt;&lt;volume&gt;2&lt;/volume&gt;&lt;dates&gt;&lt;year&gt;2019&lt;/year&gt;&lt;/dates&gt;&lt;urls&gt;&lt;/urls&gt;&lt;/record&gt;&lt;/Cite&gt;&lt;/EndNote&gt;</w:instrText>
            </w:r>
            <w:r>
              <w:rPr>
                <w:rFonts w:eastAsiaTheme="minorEastAsia" w:cs="Times New Roman"/>
              </w:rPr>
              <w:fldChar w:fldCharType="separate"/>
            </w:r>
            <w:r>
              <w:rPr>
                <w:rFonts w:eastAsiaTheme="minorEastAsia" w:cs="Times New Roman"/>
                <w:noProof/>
              </w:rPr>
              <w:t>[138]</w:t>
            </w:r>
            <w:r>
              <w:rPr>
                <w:rFonts w:eastAsiaTheme="minorEastAsia" w:cs="Times New Roman"/>
              </w:rPr>
              <w:fldChar w:fldCharType="end"/>
            </w:r>
          </w:p>
        </w:tc>
      </w:tr>
      <w:tr w:rsidR="00AF7C29" w:rsidRPr="00570AAB" w14:paraId="34AC56B1" w14:textId="77777777" w:rsidTr="00AF7C29">
        <w:trPr>
          <w:trHeight w:val="279"/>
        </w:trPr>
        <w:tc>
          <w:tcPr>
            <w:tcW w:w="1985" w:type="dxa"/>
          </w:tcPr>
          <w:p w14:paraId="336AC197" w14:textId="77777777" w:rsidR="00AF7C29" w:rsidRPr="00570AAB" w:rsidRDefault="00AF7C29" w:rsidP="00BD06CE">
            <w:pPr>
              <w:ind w:firstLineChars="0" w:firstLine="0"/>
              <w:rPr>
                <w:rFonts w:eastAsiaTheme="minorEastAsia" w:cs="Times New Roman"/>
              </w:rPr>
            </w:pPr>
            <w:r w:rsidRPr="00570AAB">
              <w:rPr>
                <w:rFonts w:eastAsiaTheme="minorEastAsia" w:cs="Times New Roman"/>
              </w:rPr>
              <w:t>Terrestrial</w:t>
            </w:r>
            <w:r>
              <w:rPr>
                <w:rFonts w:eastAsiaTheme="minorEastAsia" w:cs="Times New Roman"/>
              </w:rPr>
              <w:t xml:space="preserve"> </w:t>
            </w:r>
            <w:r w:rsidRPr="00570AAB">
              <w:rPr>
                <w:rFonts w:eastAsiaTheme="minorEastAsia" w:cs="Times New Roman"/>
              </w:rPr>
              <w:t>cobot</w:t>
            </w:r>
          </w:p>
        </w:tc>
        <w:tc>
          <w:tcPr>
            <w:tcW w:w="2183" w:type="dxa"/>
          </w:tcPr>
          <w:p w14:paraId="21919FCA" w14:textId="77777777" w:rsidR="00AF7C29" w:rsidRPr="00D53223" w:rsidRDefault="00AF7C29" w:rsidP="00BD06CE">
            <w:pPr>
              <w:ind w:firstLineChars="0" w:firstLine="0"/>
            </w:pPr>
            <w:r w:rsidRPr="00D53223">
              <w:fldChar w:fldCharType="begin">
                <w:fldData xml:space="preserve">PEVuZE5vdGU+PENpdGU+PEF1dGhvcj5LeWphbmVrPC9BdXRob3I+PFllYXI+MjAxOTwvWWVhcj48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</w:fldData>
              </w:fldChar>
            </w:r>
            <w:r>
              <w:instrText xml:space="preserve"> ADDIN EN.CITE </w:instrText>
            </w:r>
            <w:r>
              <w:fldChar w:fldCharType="begin">
                <w:fldData xml:space="preserve">PEVuZE5vdGU+PENpdGU+PEF1dGhvcj5LeWphbmVrPC9BdXRob3I+PFllYXI+MjAxOTwvWWVhcj48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</w:fldData>
              </w:fldChar>
            </w:r>
            <w:r>
              <w:instrText xml:space="preserve"> ADDIN EN.CITE.DATA </w:instrText>
            </w:r>
            <w:r>
              <w:fldChar w:fldCharType="end"/>
            </w:r>
            <w:r w:rsidRPr="00D53223">
              <w:fldChar w:fldCharType="separate"/>
            </w:r>
            <w:r>
              <w:rPr>
                <w:noProof/>
              </w:rPr>
              <w:t>[149,151,155-159]</w:t>
            </w:r>
            <w:r w:rsidRPr="00D53223">
              <w:fldChar w:fldCharType="end"/>
            </w:r>
          </w:p>
        </w:tc>
        <w:tc>
          <w:tcPr>
            <w:tcW w:w="2183" w:type="dxa"/>
          </w:tcPr>
          <w:p w14:paraId="6AABCB5E" w14:textId="77777777" w:rsidR="00AF7C29" w:rsidRPr="00D53223" w:rsidRDefault="00AF7C29" w:rsidP="00BD06CE">
            <w:pPr>
              <w:ind w:firstLineChars="0" w:firstLine="0"/>
            </w:pPr>
            <w:r w:rsidRPr="00D53223">
              <w:fldChar w:fldCharType="begin">
                <w:fldData xml:space="preserve">PEVuZE5vdGU+PENpdGU+PEF1dGhvcj5GbGVja2Vuc3RlaW48L0F1dGhvcj48WWVhcj4yMDIyPC9Z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</w:fldData>
              </w:fldChar>
            </w:r>
            <w:r>
              <w:instrText xml:space="preserve"> ADDIN EN.CITE </w:instrText>
            </w:r>
            <w:r>
              <w:fldChar w:fldCharType="begin">
                <w:fldData xml:space="preserve">PEVuZE5vdGU+PENpdGU+PEF1dGhvcj5GbGVja2Vuc3RlaW48L0F1dGhvcj48WWVhcj4yMDIyPC9Z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</w:fldData>
              </w:fldChar>
            </w:r>
            <w:r>
              <w:instrText xml:space="preserve"> ADDIN EN.CITE.DATA </w:instrText>
            </w:r>
            <w:r>
              <w:fldChar w:fldCharType="end"/>
            </w:r>
            <w:r w:rsidRPr="00D53223">
              <w:fldChar w:fldCharType="separate"/>
            </w:r>
            <w:r>
              <w:rPr>
                <w:noProof/>
              </w:rPr>
              <w:t>[150,152-154,160]</w:t>
            </w:r>
            <w:r w:rsidRPr="00D53223">
              <w:fldChar w:fldCharType="end"/>
            </w:r>
          </w:p>
        </w:tc>
        <w:tc>
          <w:tcPr>
            <w:tcW w:w="2183" w:type="dxa"/>
          </w:tcPr>
          <w:p w14:paraId="5BA5BDD2" w14:textId="77777777" w:rsidR="00AF7C29" w:rsidRPr="00D53223" w:rsidRDefault="00AF7C29" w:rsidP="00BD06CE">
            <w:pPr>
              <w:ind w:firstLine="420"/>
            </w:pPr>
          </w:p>
        </w:tc>
        <w:tc>
          <w:tcPr>
            <w:tcW w:w="2183" w:type="dxa"/>
          </w:tcPr>
          <w:p w14:paraId="007017FB" w14:textId="77777777" w:rsidR="00AF7C29" w:rsidRPr="00D53223" w:rsidRDefault="00AF7C29" w:rsidP="00BD06CE">
            <w:pPr>
              <w:ind w:firstLine="420"/>
            </w:pPr>
          </w:p>
        </w:tc>
        <w:tc>
          <w:tcPr>
            <w:tcW w:w="2183" w:type="dxa"/>
          </w:tcPr>
          <w:p w14:paraId="6754A0DE" w14:textId="77777777" w:rsidR="00AF7C29" w:rsidRPr="00D53223" w:rsidRDefault="00AF7C29" w:rsidP="00BD06CE">
            <w:pPr>
              <w:ind w:firstLineChars="0" w:firstLine="0"/>
            </w:pPr>
          </w:p>
        </w:tc>
      </w:tr>
    </w:tbl>
    <w:p w14:paraId="6426D053" w14:textId="77777777" w:rsidR="00AF7C29" w:rsidRDefault="00AF7C29" w:rsidP="00BA15EF">
      <w:pPr>
        <w:pStyle w:val="EndNoteBibliography"/>
        <w:ind w:firstLineChars="0" w:firstLine="0"/>
        <w:rPr>
          <w:rFonts w:eastAsiaTheme="minorEastAsia"/>
          <w:b/>
          <w:bCs/>
        </w:rPr>
      </w:pPr>
    </w:p>
    <w:p w14:paraId="65811DFD" w14:textId="6E91A2FE" w:rsidR="00BA15EF" w:rsidRPr="00BA15EF" w:rsidRDefault="00BA15EF" w:rsidP="00BA15EF">
      <w:pPr>
        <w:pStyle w:val="EndNoteBibliography"/>
        <w:ind w:firstLineChars="0" w:firstLine="0"/>
        <w:rPr>
          <w:rFonts w:eastAsiaTheme="minorEastAsia"/>
        </w:rPr>
      </w:pPr>
      <w:r w:rsidRPr="0084187F">
        <w:rPr>
          <w:rFonts w:eastAsiaTheme="minorEastAsia"/>
          <w:b/>
          <w:bCs/>
        </w:rPr>
        <w:t xml:space="preserve">Table </w:t>
      </w:r>
      <w:r>
        <w:rPr>
          <w:rFonts w:eastAsiaTheme="minorEastAsia"/>
          <w:b/>
          <w:bCs/>
        </w:rPr>
        <w:t>4</w:t>
      </w:r>
      <w:r>
        <w:rPr>
          <w:rFonts w:eastAsiaTheme="minorEastAsia"/>
          <w:b/>
          <w:bCs/>
        </w:rPr>
        <w:t xml:space="preserve"> </w:t>
      </w:r>
      <w:r>
        <w:rPr>
          <w:rFonts w:eastAsiaTheme="minorEastAsia"/>
        </w:rPr>
        <w:t>Scales</w:t>
      </w:r>
      <w:r w:rsidRPr="00BA15EF">
        <w:rPr>
          <w:rFonts w:eastAsiaTheme="minorEastAsia"/>
        </w:rPr>
        <w:t xml:space="preserve"> of </w:t>
      </w:r>
      <w:r>
        <w:rPr>
          <w:rFonts w:eastAsiaTheme="minorEastAsia"/>
        </w:rPr>
        <w:t>assembly objects</w:t>
      </w:r>
    </w:p>
    <w:tbl>
      <w:tblPr>
        <w:tblStyle w:val="TableGrid"/>
        <w:tblW w:w="12900" w:type="dxa"/>
        <w:tblInd w:w="108"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5"/>
        <w:gridCol w:w="3638"/>
        <w:gridCol w:w="3638"/>
        <w:gridCol w:w="3639"/>
      </w:tblGrid>
      <w:tr w:rsidR="0084187F" w:rsidRPr="00E119E9" w14:paraId="54F2ED16" w14:textId="77777777" w:rsidTr="00BA15EF">
        <w:trPr>
          <w:trHeight w:val="272"/>
        </w:trPr>
        <w:tc>
          <w:tcPr>
            <w:tcW w:w="1985" w:type="dxa"/>
            <w:tcBorders>
              <w:top w:val="single" w:sz="12" w:space="0" w:color="auto"/>
              <w:bottom w:val="single" w:sz="4" w:space="0" w:color="auto"/>
            </w:tcBorders>
          </w:tcPr>
          <w:p w14:paraId="46A5D185" w14:textId="77777777" w:rsidR="0084187F" w:rsidRPr="00E119E9" w:rsidRDefault="0084187F" w:rsidP="00BD06CE">
            <w:pPr>
              <w:ind w:firstLineChars="0" w:firstLine="0"/>
              <w:rPr>
                <w:rFonts w:eastAsiaTheme="minorEastAsia" w:cs="Times New Roman"/>
                <w:b/>
                <w:bCs/>
              </w:rPr>
            </w:pPr>
            <w:r w:rsidRPr="00E119E9">
              <w:rPr>
                <w:rFonts w:eastAsiaTheme="minorEastAsia" w:cs="Times New Roman"/>
                <w:b/>
                <w:bCs/>
              </w:rPr>
              <w:t>Type</w:t>
            </w:r>
          </w:p>
        </w:tc>
        <w:tc>
          <w:tcPr>
            <w:tcW w:w="3638" w:type="dxa"/>
            <w:tcBorders>
              <w:top w:val="single" w:sz="12" w:space="0" w:color="auto"/>
              <w:bottom w:val="single" w:sz="4" w:space="0" w:color="auto"/>
            </w:tcBorders>
          </w:tcPr>
          <w:p w14:paraId="6263B800" w14:textId="77777777" w:rsidR="0084187F" w:rsidRPr="00BA15EF" w:rsidRDefault="0084187F" w:rsidP="00BD06CE">
            <w:pPr>
              <w:ind w:firstLineChars="0" w:firstLine="0"/>
              <w:rPr>
                <w:rFonts w:eastAsiaTheme="minorEastAsia" w:cs="Times New Roman"/>
                <w:b/>
                <w:bCs/>
              </w:rPr>
            </w:pPr>
            <w:r w:rsidRPr="00BA15EF">
              <w:rPr>
                <w:rFonts w:eastAsiaTheme="minorEastAsia" w:cs="Times New Roman" w:hint="eastAsia"/>
                <w:b/>
                <w:bCs/>
              </w:rPr>
              <w:t>Demo</w:t>
            </w:r>
          </w:p>
        </w:tc>
        <w:tc>
          <w:tcPr>
            <w:tcW w:w="3638" w:type="dxa"/>
            <w:tcBorders>
              <w:top w:val="single" w:sz="12" w:space="0" w:color="auto"/>
              <w:bottom w:val="single" w:sz="4" w:space="0" w:color="auto"/>
            </w:tcBorders>
          </w:tcPr>
          <w:p w14:paraId="2696CC4A" w14:textId="77777777" w:rsidR="0084187F" w:rsidRPr="00BA15EF" w:rsidRDefault="0084187F" w:rsidP="00BD06CE">
            <w:pPr>
              <w:ind w:firstLineChars="0" w:firstLine="0"/>
              <w:rPr>
                <w:rFonts w:eastAsiaTheme="minorEastAsia" w:cs="Times New Roman"/>
                <w:b/>
                <w:bCs/>
              </w:rPr>
            </w:pPr>
            <w:r w:rsidRPr="00BA15EF">
              <w:rPr>
                <w:rFonts w:eastAsiaTheme="minorEastAsia" w:cs="Times New Roman" w:hint="eastAsia"/>
                <w:b/>
                <w:bCs/>
              </w:rPr>
              <w:t>Prototype</w:t>
            </w:r>
          </w:p>
        </w:tc>
        <w:tc>
          <w:tcPr>
            <w:tcW w:w="3639" w:type="dxa"/>
            <w:tcBorders>
              <w:top w:val="single" w:sz="12" w:space="0" w:color="auto"/>
              <w:bottom w:val="single" w:sz="4" w:space="0" w:color="auto"/>
            </w:tcBorders>
          </w:tcPr>
          <w:p w14:paraId="02280921" w14:textId="77777777" w:rsidR="0084187F" w:rsidRPr="00BA15EF" w:rsidRDefault="0084187F" w:rsidP="00BD06CE">
            <w:pPr>
              <w:ind w:firstLineChars="0" w:firstLine="0"/>
              <w:rPr>
                <w:rFonts w:eastAsiaTheme="minorEastAsia" w:cs="Times New Roman"/>
                <w:b/>
                <w:bCs/>
              </w:rPr>
            </w:pPr>
            <w:r w:rsidRPr="00BA15EF">
              <w:rPr>
                <w:rFonts w:eastAsiaTheme="minorEastAsia" w:cs="Times New Roman" w:hint="eastAsia"/>
                <w:b/>
                <w:bCs/>
              </w:rPr>
              <w:t>Project</w:t>
            </w:r>
          </w:p>
        </w:tc>
      </w:tr>
      <w:tr w:rsidR="0084187F" w:rsidRPr="00E119E9" w14:paraId="54CFBD25" w14:textId="77777777" w:rsidTr="00BA15EF">
        <w:trPr>
          <w:trHeight w:val="279"/>
        </w:trPr>
        <w:tc>
          <w:tcPr>
            <w:tcW w:w="1985" w:type="dxa"/>
            <w:tcBorders>
              <w:top w:val="single" w:sz="4" w:space="0" w:color="auto"/>
            </w:tcBorders>
          </w:tcPr>
          <w:p w14:paraId="067E4462"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t>Articulated</w:t>
            </w:r>
            <w:r>
              <w:rPr>
                <w:rFonts w:eastAsiaTheme="minorEastAsia" w:cs="Times New Roman"/>
              </w:rPr>
              <w:t xml:space="preserve"> </w:t>
            </w:r>
            <w:r w:rsidRPr="00E119E9">
              <w:rPr>
                <w:rFonts w:eastAsiaTheme="minorEastAsia" w:cs="Times New Roman"/>
              </w:rPr>
              <w:t>robot</w:t>
            </w:r>
          </w:p>
        </w:tc>
        <w:tc>
          <w:tcPr>
            <w:tcW w:w="3638" w:type="dxa"/>
            <w:tcBorders>
              <w:top w:val="single" w:sz="4" w:space="0" w:color="auto"/>
            </w:tcBorders>
          </w:tcPr>
          <w:p w14:paraId="3512107C" w14:textId="7AB98116" w:rsidR="0084187F" w:rsidRPr="00E119E9" w:rsidRDefault="0084187F" w:rsidP="00BD06CE">
            <w:pPr>
              <w:ind w:firstLineChars="0" w:firstLine="0"/>
              <w:rPr>
                <w:rFonts w:eastAsiaTheme="minorEastAsia"/>
              </w:rPr>
            </w:pPr>
            <w:r w:rsidRPr="00E119E9">
              <w:rPr>
                <w:rFonts w:eastAsiaTheme="minorEastAsia"/>
              </w:rPr>
              <w:fldChar w:fldCharType="begin">
                <w:fldData xml:space="preserve">b3I+S2FtYXQsIFZpbmVldCBSPC9hdXRob3I+PC9hdXRob3JzPjwvY29udHJpYnV0b3JzPjx0aXRs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</w:fldData>
              </w:fldChar>
            </w:r>
            <w:r>
              <w:rPr>
                <w:rFonts w:eastAsiaTheme="minorEastAsia"/>
              </w:rPr>
              <w:instrText xml:space="preserve"> ADDIN EN.CITE </w:instrText>
            </w:r>
            <w:r>
              <w:rPr>
                <w:rFonts w:eastAsiaTheme="minorEastAsia"/>
              </w:rPr>
              <w:fldChar w:fldCharType="begin">
                <w:fldData xml:space="preserve">PEVuZE5vdGU+PENpdGU+PEF1dGhvcj5Lb250b3ZvdXJraXM8L0F1dGhvcj48WWVhcj4yMDE3PC9Z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==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fldChar w:fldCharType="begin">
                <w:fldData xml:space="preserve">b3I+S2FtYXQsIFZpbmVldCBSPC9hdXRob3I+PC9hdXRob3JzPjwvY29udHJpYnV0b3JzPjx0aXRs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</w:fldData>
              </w:fldChar>
            </w:r>
            <w:r>
              <w:rPr>
                <w:rFonts w:eastAsiaTheme="minorEastAsia"/>
              </w:rPr>
              <w:instrText xml:space="preserve"> ADDIN EN.CITE.DATA </w:instrText>
            </w:r>
            <w:r>
              <w:rPr>
                <w:rFonts w:eastAsiaTheme="minorEastAsia"/>
              </w:rPr>
            </w:r>
            <w:r>
              <w:rPr>
                <w:rFonts w:eastAsiaTheme="minorEastAsia"/>
              </w:rPr>
              <w:fldChar w:fldCharType="end"/>
            </w:r>
            <w:r w:rsidRPr="00E119E9">
              <w:rPr>
                <w:rFonts w:eastAsiaTheme="minorEastAsia"/>
              </w:rPr>
              <w:fldChar w:fldCharType="separate"/>
            </w:r>
            <w:r>
              <w:rPr>
                <w:rFonts w:eastAsiaTheme="minorEastAsia"/>
                <w:noProof/>
              </w:rPr>
              <w:t>[1-47]</w:t>
            </w:r>
            <w:r w:rsidRPr="00E119E9">
              <w:rPr>
                <w:rFonts w:eastAsiaTheme="minorEastAsia"/>
              </w:rPr>
              <w:fldChar w:fldCharType="end"/>
            </w:r>
          </w:p>
        </w:tc>
        <w:tc>
          <w:tcPr>
            <w:tcW w:w="3638" w:type="dxa"/>
            <w:tcBorders>
              <w:top w:val="single" w:sz="4" w:space="0" w:color="auto"/>
            </w:tcBorders>
          </w:tcPr>
          <w:p w14:paraId="110F3752" w14:textId="7266FAE8" w:rsidR="0084187F" w:rsidRPr="00E119E9" w:rsidRDefault="0084187F" w:rsidP="00BD06CE">
            <w:pPr>
              <w:ind w:firstLineChars="0" w:firstLine="0"/>
              <w:rPr>
                <w:rFonts w:eastAsiaTheme="minorEastAsia"/>
              </w:rPr>
            </w:pPr>
            <w:r w:rsidRPr="00E119E9">
              <w:rPr>
                <w:rFonts w:eastAsiaTheme="minorEastAsia"/>
              </w:rPr>
              <w:fldChar w:fldCharType="begin">
                <w:fldData xml:space="preserve">PEVuZE5vdGU+PENpdGU+PEF1dGhvcj5IYW48L0F1dGhvcj48WWVhcj4yMDIwPC9ZZWFyPjxSZWNO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</w:fldData>
              </w:fldChar>
            </w:r>
            <w:r>
              <w:rPr>
                <w:rFonts w:eastAsiaTheme="minorEastAsia"/>
              </w:rPr>
              <w:instrText xml:space="preserve"> ADDIN EN.CITE </w:instrText>
            </w:r>
            <w:r>
              <w:rPr>
                <w:rFonts w:eastAsiaTheme="minorEastAsia"/>
              </w:rPr>
              <w:fldChar w:fldCharType="begin">
                <w:fldData xml:space="preserve">PEVuZE5vdGU+PENpdGU+PEF1dGhvcj5IYW48L0F1dGhvcj48WWVhcj4yMDIwPC9ZZWFyPjxSZWNO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sidRPr="00E119E9">
              <w:rPr>
                <w:rFonts w:eastAsiaTheme="minorEastAsia"/>
              </w:rPr>
              <w:fldChar w:fldCharType="separate"/>
            </w:r>
            <w:r>
              <w:rPr>
                <w:rFonts w:eastAsiaTheme="minorEastAsia"/>
                <w:noProof/>
              </w:rPr>
              <w:t>[48-52]</w:t>
            </w:r>
            <w:r w:rsidRPr="00E119E9">
              <w:rPr>
                <w:rFonts w:eastAsiaTheme="minorEastAsia"/>
              </w:rPr>
              <w:fldChar w:fldCharType="end"/>
            </w:r>
          </w:p>
        </w:tc>
        <w:tc>
          <w:tcPr>
            <w:tcW w:w="3639" w:type="dxa"/>
            <w:tcBorders>
              <w:top w:val="single" w:sz="4" w:space="0" w:color="auto"/>
            </w:tcBorders>
          </w:tcPr>
          <w:p w14:paraId="0FCA0934" w14:textId="44359443" w:rsidR="0084187F" w:rsidRPr="00E119E9" w:rsidRDefault="0084187F" w:rsidP="00BD06CE">
            <w:pPr>
              <w:ind w:firstLineChars="0" w:firstLine="0"/>
              <w:contextualSpacing/>
              <w:rPr>
                <w:rFonts w:eastAsiaTheme="minorEastAsia"/>
              </w:rPr>
            </w:pPr>
            <w:r w:rsidRPr="00E119E9">
              <w:rPr>
                <w:rFonts w:eastAsiaTheme="minorEastAsia"/>
                <w:lang w:val="en-HK"/>
              </w:rPr>
              <w:fldChar w:fldCharType="begin">
                <w:fldData xml:space="preserve">PEVuZE5vdGU+PENpdGU+PEF1dGhvcj5MYXJhIERpdHplbDwvQXV0aG9yPjxZZWFyPjIwMTg8L1ll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=
</w:fldData>
              </w:fldChar>
            </w:r>
            <w:r>
              <w:rPr>
                <w:rFonts w:eastAsiaTheme="minorEastAsia"/>
                <w:lang w:val="en-HK"/>
              </w:rPr>
              <w:instrText xml:space="preserve"> ADDIN EN.CITE </w:instrText>
            </w:r>
            <w:r>
              <w:rPr>
                <w:rFonts w:eastAsiaTheme="minorEastAsia"/>
                <w:lang w:val="en-HK"/>
              </w:rPr>
              <w:fldChar w:fldCharType="begin">
                <w:fldData xml:space="preserve">PEVuZE5vdGU+PENpdGU+PEF1dGhvcj5MYXJhIERpdHplbDwvQXV0aG9yPjxZZWFyPjIwMTg8L1ll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=
</w:fldData>
              </w:fldChar>
            </w:r>
            <w:r>
              <w:rPr>
                <w:rFonts w:eastAsiaTheme="minorEastAsia"/>
                <w:lang w:val="en-HK"/>
              </w:rPr>
              <w:instrText xml:space="preserve"> ADDIN EN.CITE.DATA </w:instrText>
            </w:r>
            <w:r>
              <w:rPr>
                <w:rFonts w:eastAsiaTheme="minorEastAsia"/>
                <w:lang w:val="en-HK"/>
              </w:rPr>
            </w:r>
            <w:r>
              <w:rPr>
                <w:rFonts w:eastAsiaTheme="minorEastAsia"/>
                <w:lang w:val="en-HK"/>
              </w:rPr>
              <w:fldChar w:fldCharType="end"/>
            </w:r>
            <w:r w:rsidRPr="00E119E9">
              <w:rPr>
                <w:rFonts w:eastAsiaTheme="minorEastAsia"/>
                <w:lang w:val="en-HK"/>
              </w:rPr>
              <w:fldChar w:fldCharType="separate"/>
            </w:r>
            <w:r>
              <w:rPr>
                <w:rFonts w:eastAsiaTheme="minorEastAsia"/>
                <w:noProof/>
                <w:lang w:val="en-HK"/>
              </w:rPr>
              <w:t>[53-62]</w:t>
            </w:r>
            <w:r w:rsidRPr="00E119E9">
              <w:rPr>
                <w:rFonts w:eastAsiaTheme="minorEastAsia"/>
                <w:lang w:val="en-HK"/>
              </w:rPr>
              <w:fldChar w:fldCharType="end"/>
            </w:r>
          </w:p>
        </w:tc>
      </w:tr>
      <w:tr w:rsidR="0084187F" w:rsidRPr="00E119E9" w14:paraId="23E929CC" w14:textId="77777777" w:rsidTr="00BA15EF">
        <w:trPr>
          <w:trHeight w:val="272"/>
        </w:trPr>
        <w:tc>
          <w:tcPr>
            <w:tcW w:w="1985" w:type="dxa"/>
          </w:tcPr>
          <w:p w14:paraId="4098298E"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t>Cartesian</w:t>
            </w:r>
          </w:p>
        </w:tc>
        <w:tc>
          <w:tcPr>
            <w:tcW w:w="3638" w:type="dxa"/>
          </w:tcPr>
          <w:p w14:paraId="287F02C1" w14:textId="33885133"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IZXJybWFubjwvQXV0aG9yPjxZZWFyPjIwMjI8L1llYXI+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ZXJybWFubjwvQXV0aG9yPjxZZWFyPjIwMjI8L1llYXI+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63-68]</w:t>
            </w:r>
            <w:r w:rsidRPr="00E119E9">
              <w:rPr>
                <w:rFonts w:eastAsiaTheme="minorEastAsia" w:cs="Times New Roman"/>
              </w:rPr>
              <w:fldChar w:fldCharType="end"/>
            </w:r>
          </w:p>
        </w:tc>
        <w:tc>
          <w:tcPr>
            <w:tcW w:w="3638" w:type="dxa"/>
          </w:tcPr>
          <w:p w14:paraId="2B997B9C" w14:textId="1EF913EC" w:rsidR="0084187F" w:rsidRPr="00E119E9" w:rsidRDefault="0084187F" w:rsidP="00BD06CE">
            <w:pPr>
              <w:ind w:firstLineChars="0" w:firstLine="0"/>
              <w:rPr>
                <w:rFonts w:eastAsiaTheme="minorEastAsia" w:cs="Times New Roman"/>
              </w:rPr>
            </w:pPr>
            <w:r w:rsidRPr="00570AAB">
              <w:rPr>
                <w:rFonts w:eastAsiaTheme="minorEastAsia" w:cs="Times New Roman"/>
              </w:rPr>
              <w:fldChar w:fldCharType="begin">
                <w:fldData xml:space="preserve">PEVuZE5vdGU+PENpdGU+PEF1dGhvcj5DaGFpPC9BdXRob3I+PFllYXI+MjAyNDwvWWVhcj48UmVj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=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DaGFpPC9BdXRob3I+PFllYXI+MjAyNDwvWWVhcj48UmVj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=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570AAB">
              <w:rPr>
                <w:rFonts w:eastAsiaTheme="minorEastAsia" w:cs="Times New Roman"/>
              </w:rPr>
              <w:fldChar w:fldCharType="separate"/>
            </w:r>
            <w:r>
              <w:rPr>
                <w:rFonts w:eastAsiaTheme="minorEastAsia" w:cs="Times New Roman"/>
                <w:noProof/>
              </w:rPr>
              <w:t>[69-72]</w:t>
            </w:r>
            <w:r w:rsidRPr="00570AAB">
              <w:rPr>
                <w:rFonts w:eastAsiaTheme="minorEastAsia" w:cs="Times New Roman"/>
              </w:rPr>
              <w:fldChar w:fldCharType="end"/>
            </w:r>
          </w:p>
        </w:tc>
        <w:tc>
          <w:tcPr>
            <w:tcW w:w="3639" w:type="dxa"/>
          </w:tcPr>
          <w:p w14:paraId="3A27CCD0" w14:textId="31F24A4D"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UYW5hZGluaTwvQXV0aG9yPjxZZWFyPjIwMjM8L1llYXI+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UYW5hZGluaTwvQXV0aG9yPjxZZWFyPjIwMjM8L1llYXI+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73-78]</w:t>
            </w:r>
            <w:r w:rsidRPr="00E119E9">
              <w:rPr>
                <w:rFonts w:eastAsiaTheme="minorEastAsia" w:cs="Times New Roman"/>
              </w:rPr>
              <w:fldChar w:fldCharType="end"/>
            </w:r>
          </w:p>
        </w:tc>
      </w:tr>
      <w:tr w:rsidR="0084187F" w:rsidRPr="00E119E9" w14:paraId="5876CAF5" w14:textId="77777777" w:rsidTr="00BA15EF">
        <w:trPr>
          <w:trHeight w:val="279"/>
        </w:trPr>
        <w:tc>
          <w:tcPr>
            <w:tcW w:w="1985" w:type="dxa"/>
          </w:tcPr>
          <w:p w14:paraId="42F52F9B"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t>Parallel</w:t>
            </w:r>
          </w:p>
        </w:tc>
        <w:tc>
          <w:tcPr>
            <w:tcW w:w="3638" w:type="dxa"/>
          </w:tcPr>
          <w:p w14:paraId="53302580" w14:textId="51666586"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LbMO2Y2tuZXI8L0F1dGhvcj48WWVhcj4yMDIzPC9ZZWFy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=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LbMO2Y2tuZXI8L0F1dGhvcj48WWVhcj4yMDIzPC9ZZWFy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=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79-83]</w:t>
            </w:r>
            <w:r w:rsidRPr="00E119E9">
              <w:rPr>
                <w:rFonts w:eastAsiaTheme="minorEastAsia" w:cs="Times New Roman"/>
              </w:rPr>
              <w:fldChar w:fldCharType="end"/>
            </w:r>
          </w:p>
        </w:tc>
        <w:tc>
          <w:tcPr>
            <w:tcW w:w="3638" w:type="dxa"/>
          </w:tcPr>
          <w:p w14:paraId="791B7152" w14:textId="13A81853" w:rsidR="0084187F" w:rsidRPr="00E119E9" w:rsidRDefault="0084187F" w:rsidP="00BD06CE">
            <w:pPr>
              <w:ind w:firstLineChars="0" w:firstLine="0"/>
              <w:rPr>
                <w:rFonts w:eastAsiaTheme="minorEastAsia" w:cs="Times New Roman"/>
              </w:rPr>
            </w:pPr>
            <w:r w:rsidRPr="00E119E9">
              <w:rPr>
                <w:rFonts w:eastAsiaTheme="minorEastAsia"/>
              </w:rPr>
              <w:fldChar w:fldCharType="begin"/>
            </w:r>
            <w:r>
              <w:rPr>
                <w:rFonts w:eastAsiaTheme="minorEastAsia"/>
              </w:rPr>
              <w:instrText xml:space="preserve"> ADDIN EN.CITE &lt;EndNote&gt;&lt;Cite&gt;&lt;Author&gt;Wu&lt;/Author&gt;&lt;Year&gt;2018&lt;/Year&gt;&lt;RecNum&gt;510&lt;/RecNum&gt;&lt;DisplayText&gt;[84,85]&lt;/DisplayText&gt;&lt;record&gt;&lt;rec-number&gt;510&lt;/rec-number&gt;&lt;foreign-keys&gt;&lt;key app="EN" db-id="zx0xp0vwsrestne2a2rvspr8fe9e25axxaff" timestamp="1722206420"&gt;510&lt;/key&gt;&lt;/foreign-keys&gt;&lt;ref-type name="Conference Proceedings"&gt;10&lt;/ref-type&gt;&lt;contributors&gt;&lt;authors&gt;&lt;author&gt;Wu, Yulong&lt;/author&gt;&lt;author&gt;Cheng, Hung Hon&lt;/author&gt;&lt;author&gt;Fingrut, Adam&lt;/author&gt;&lt;author&gt;Crolla, Kristof&lt;/author&gt;&lt;author&gt;Yam, Yeung&lt;/author&gt;&lt;author&gt;Lau, Darwin&lt;/author&gt;&lt;/authors&gt;&lt;/contributors&gt;&lt;titles&gt;&lt;title&gt;CU-brick cable-driven robot for automated construction of complex brick structures: From simulation to hardware realisation&lt;/title&gt;&lt;secondary-title&gt;2018 IEEE international conference on simulation, modeling, and programming for autonomous robots (SIMPAR)&lt;/secondary-title&gt;&lt;/titles&gt;&lt;pages&gt;166-173&lt;/pages&gt;&lt;dates&gt;&lt;year&gt;2018&lt;/year&gt;&lt;/dates&gt;&lt;publisher&gt;IEEE&lt;/publisher&gt;&lt;isbn&gt;1538659743&lt;/isbn&gt;&lt;urls&gt;&lt;/urls&gt;&lt;electronic-resource-num&gt;https://doi.org/10.1109/SIMPAR.2018.8376287&lt;/electronic-resource-num&gt;&lt;/record&gt;&lt;/Cite&gt;&lt;Cite&gt;&lt;Author&gt;Pinto&lt;/Author&gt;&lt;Year&gt;2017&lt;/Year&gt;&lt;RecNum&gt;512&lt;/RecNum&gt;&lt;record&gt;&lt;rec-number&gt;512&lt;/rec-number&gt;&lt;foreign-keys&gt;&lt;key app="EN" db-id="zx0xp0vwsrestne2a2rvspr8fe9e25axxaff" timestamp="1722221499"&gt;512&lt;/key&gt;&lt;/foreign-keys&gt;&lt;ref-type name="Journal Article"&gt;17&lt;/ref-type&gt;&lt;contributors&gt;&lt;authors&gt;&lt;author&gt;Pinto, Andry Maykol&lt;/author&gt;&lt;author&gt;Moreira, Eduardo&lt;/author&gt;&lt;author&gt;Lima, José&lt;/author&gt;&lt;author&gt;Sousa, José Pedro&lt;/author&gt;&lt;author&gt;Costa, Pedro&lt;/author&gt;&lt;/authors&gt;&lt;/contributors&gt;&lt;titles&gt;&lt;title&gt;A cable-driven robot for architectural constructions: a visual-guided approach for motion control and path-planning&lt;/title&gt;&lt;secondary-title&gt;Autonomous Robots&lt;/secondary-title&gt;&lt;/titles&gt;&lt;periodical&gt;&lt;full-title&gt;Autonomous Robots&lt;/full-title&gt;&lt;/periodical&gt;&lt;pages&gt;1487-1499&lt;/pages&gt;&lt;volume&gt;41&lt;/volume&gt;&lt;dates&gt;&lt;year&gt;2017&lt;/year&gt;&lt;/dates&gt;&lt;isbn&gt;0929-5593&lt;/isbn&gt;&lt;urls&gt;&lt;/urls&gt;&lt;electronic-resource-num&gt;https://doi.org/10.1007/s10514-016-9609-6&lt;/electronic-resource-num&gt;&lt;/record&gt;&lt;/Cite&gt;&lt;/EndNote&gt;</w:instrText>
            </w:r>
            <w:r w:rsidRPr="00E119E9">
              <w:rPr>
                <w:rFonts w:eastAsiaTheme="minorEastAsia"/>
              </w:rPr>
              <w:fldChar w:fldCharType="separate"/>
            </w:r>
            <w:r>
              <w:rPr>
                <w:rFonts w:eastAsiaTheme="minorEastAsia"/>
                <w:noProof/>
              </w:rPr>
              <w:t>[84,85]</w:t>
            </w:r>
            <w:r w:rsidRPr="00E119E9">
              <w:rPr>
                <w:rFonts w:eastAsiaTheme="minorEastAsia"/>
              </w:rPr>
              <w:fldChar w:fldCharType="end"/>
            </w:r>
          </w:p>
        </w:tc>
        <w:tc>
          <w:tcPr>
            <w:tcW w:w="3639" w:type="dxa"/>
          </w:tcPr>
          <w:p w14:paraId="2CD73E1E" w14:textId="1F07DBF0"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IdTwvQXV0aG9yPjxZZWFyPjIwMjA8L1llYXI+PFJlY051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==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dTwvQXV0aG9yPjxZZWFyPjIwMjA8L1llYXI+PFJlY051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==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86-88]</w:t>
            </w:r>
            <w:r w:rsidRPr="00E119E9">
              <w:rPr>
                <w:rFonts w:eastAsiaTheme="minorEastAsia" w:cs="Times New Roman"/>
              </w:rPr>
              <w:fldChar w:fldCharType="end"/>
            </w:r>
          </w:p>
        </w:tc>
      </w:tr>
      <w:tr w:rsidR="0084187F" w:rsidRPr="00E119E9" w14:paraId="46FBF6C0" w14:textId="77777777" w:rsidTr="00BA15EF">
        <w:trPr>
          <w:trHeight w:val="279"/>
        </w:trPr>
        <w:tc>
          <w:tcPr>
            <w:tcW w:w="1985" w:type="dxa"/>
          </w:tcPr>
          <w:p w14:paraId="6054EC79"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t>Terrestrial</w:t>
            </w:r>
            <w:r>
              <w:rPr>
                <w:rFonts w:eastAsiaTheme="minorEastAsia" w:cs="Times New Roman"/>
              </w:rPr>
              <w:t xml:space="preserve"> </w:t>
            </w:r>
            <w:r w:rsidRPr="00E119E9">
              <w:rPr>
                <w:rFonts w:eastAsiaTheme="minorEastAsia" w:cs="Times New Roman"/>
              </w:rPr>
              <w:t>robot</w:t>
            </w:r>
          </w:p>
        </w:tc>
        <w:tc>
          <w:tcPr>
            <w:tcW w:w="3638" w:type="dxa"/>
          </w:tcPr>
          <w:p w14:paraId="3500C522" w14:textId="6D75DDD3" w:rsidR="0084187F" w:rsidRPr="00E119E9" w:rsidRDefault="0084187F" w:rsidP="00BD06CE">
            <w:pPr>
              <w:ind w:firstLineChars="0" w:firstLine="0"/>
              <w:rPr>
                <w:rFonts w:eastAsiaTheme="minorEastAsia"/>
              </w:rPr>
            </w:pPr>
            <w:r w:rsidRPr="00E119E9">
              <w:rPr>
                <w:rFonts w:eastAsiaTheme="minorEastAsia"/>
              </w:rPr>
              <w:fldChar w:fldCharType="begin">
                <w:fldData xml:space="preserve">PEVuZE5vdGU+PENpdGU+PEF1dGhvcj5EaW5kb3JmPC9BdXRob3I+PFllYXI+MjAyMzwvWWVhcj48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</w:fldData>
              </w:fldChar>
            </w:r>
            <w:r>
              <w:rPr>
                <w:rFonts w:eastAsiaTheme="minorEastAsia"/>
              </w:rPr>
              <w:instrText xml:space="preserve"> ADDIN EN.CITE </w:instrText>
            </w:r>
            <w:r>
              <w:rPr>
                <w:rFonts w:eastAsiaTheme="minorEastAsia"/>
              </w:rPr>
              <w:fldChar w:fldCharType="begin">
                <w:fldData xml:space="preserve">PEVuZE5vdGU+PENpdGU+PEF1dGhvcj5EaW5kb3JmPC9BdXRob3I+PFllYXI+MjAyMzwvWWVhcj48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</w:fldData>
              </w:fldChar>
            </w:r>
            <w:r>
              <w:rPr>
                <w:rFonts w:eastAsiaTheme="minorEastAsia"/>
              </w:rPr>
              <w:instrText xml:space="preserve"> ADDIN EN.CITE.DATA </w:instrText>
            </w:r>
            <w:r>
              <w:rPr>
                <w:rFonts w:eastAsiaTheme="minorEastAsia"/>
              </w:rPr>
            </w:r>
            <w:r>
              <w:rPr>
                <w:rFonts w:eastAsiaTheme="minorEastAsia"/>
              </w:rPr>
              <w:fldChar w:fldCharType="end"/>
            </w:r>
            <w:r w:rsidRPr="00E119E9">
              <w:rPr>
                <w:rFonts w:eastAsiaTheme="minorEastAsia"/>
              </w:rPr>
              <w:fldChar w:fldCharType="separate"/>
            </w:r>
            <w:r>
              <w:rPr>
                <w:rFonts w:eastAsiaTheme="minorEastAsia"/>
                <w:noProof/>
              </w:rPr>
              <w:t>[89-104]</w:t>
            </w:r>
            <w:r w:rsidRPr="00E119E9">
              <w:rPr>
                <w:rFonts w:eastAsiaTheme="minorEastAsia"/>
              </w:rPr>
              <w:fldChar w:fldCharType="end"/>
            </w:r>
          </w:p>
        </w:tc>
        <w:tc>
          <w:tcPr>
            <w:tcW w:w="3638" w:type="dxa"/>
          </w:tcPr>
          <w:p w14:paraId="799787C2" w14:textId="45C22BB9" w:rsidR="0084187F" w:rsidRPr="00E119E9" w:rsidRDefault="0084187F" w:rsidP="00BD06CE">
            <w:pPr>
              <w:ind w:firstLineChars="0" w:firstLine="0"/>
              <w:rPr>
                <w:rFonts w:eastAsiaTheme="minorEastAsia"/>
              </w:rPr>
            </w:pPr>
            <w:r w:rsidRPr="00570AAB">
              <w:rPr>
                <w:rFonts w:eastAsiaTheme="minorEastAsia" w:cs="Times New Roman"/>
              </w:rPr>
              <w:fldChar w:fldCharType="begin">
                <w:fldData xml:space="preserve">PEVuZE5vdGU+PENpdGU+PEF1dGhvcj5MZW5nPC9BdXRob3I+PFllYXI+MjAyMzwvWWVhcj48UmVj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MZW5nPC9BdXRob3I+PFllYXI+MjAyMzwvWWVhcj48UmVj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570AAB">
              <w:rPr>
                <w:rFonts w:eastAsiaTheme="minorEastAsia" w:cs="Times New Roman"/>
              </w:rPr>
              <w:fldChar w:fldCharType="separate"/>
            </w:r>
            <w:r>
              <w:rPr>
                <w:rFonts w:eastAsiaTheme="minorEastAsia" w:cs="Times New Roman"/>
                <w:noProof/>
              </w:rPr>
              <w:t>[105-107]</w:t>
            </w:r>
            <w:r w:rsidRPr="00570AAB">
              <w:rPr>
                <w:rFonts w:eastAsiaTheme="minorEastAsia" w:cs="Times New Roman"/>
              </w:rPr>
              <w:fldChar w:fldCharType="end"/>
            </w:r>
          </w:p>
        </w:tc>
        <w:tc>
          <w:tcPr>
            <w:tcW w:w="3639" w:type="dxa"/>
          </w:tcPr>
          <w:p w14:paraId="45401895" w14:textId="5D953811" w:rsidR="0084187F" w:rsidRPr="00E119E9" w:rsidRDefault="0084187F" w:rsidP="00BD06CE">
            <w:pPr>
              <w:ind w:firstLineChars="0" w:firstLine="0"/>
              <w:rPr>
                <w:rFonts w:eastAsiaTheme="minorEastAsia"/>
              </w:rPr>
            </w:pPr>
            <w:r w:rsidRPr="00E119E9">
              <w:rPr>
                <w:rFonts w:eastAsiaTheme="minorEastAsia"/>
              </w:rPr>
              <w:fldChar w:fldCharType="begin">
                <w:fldData xml:space="preserve">PEVuZE5vdGU+PENpdGU+PEF1dGhvcj5MaTwvQXV0aG9yPjxZZWFyPjIwMjQ8L1llYXI+PFJlY051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</w:fldData>
              </w:fldChar>
            </w:r>
            <w:r>
              <w:rPr>
                <w:rFonts w:eastAsiaTheme="minorEastAsia"/>
              </w:rPr>
              <w:instrText xml:space="preserve"> ADDIN EN.CITE </w:instrText>
            </w:r>
            <w:r>
              <w:rPr>
                <w:rFonts w:eastAsiaTheme="minorEastAsia"/>
              </w:rPr>
              <w:fldChar w:fldCharType="begin">
                <w:fldData xml:space="preserve">PEVuZE5vdGU+PENpdGU+PEF1dGhvcj5MaTwvQXV0aG9yPjxZZWFyPjIwMjQ8L1llYXI+PFJlY051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</w:fldData>
              </w:fldChar>
            </w:r>
            <w:r>
              <w:rPr>
                <w:rFonts w:eastAsiaTheme="minorEastAsia"/>
              </w:rPr>
              <w:instrText xml:space="preserve"> ADDIN EN.CITE.DATA </w:instrText>
            </w:r>
            <w:r>
              <w:rPr>
                <w:rFonts w:eastAsiaTheme="minorEastAsia"/>
              </w:rPr>
            </w:r>
            <w:r>
              <w:rPr>
                <w:rFonts w:eastAsiaTheme="minorEastAsia"/>
              </w:rPr>
              <w:fldChar w:fldCharType="end"/>
            </w:r>
            <w:r w:rsidRPr="00E119E9">
              <w:rPr>
                <w:rFonts w:eastAsiaTheme="minorEastAsia"/>
              </w:rPr>
              <w:fldChar w:fldCharType="separate"/>
            </w:r>
            <w:r>
              <w:rPr>
                <w:rFonts w:eastAsiaTheme="minorEastAsia"/>
                <w:noProof/>
              </w:rPr>
              <w:t>[108-116]</w:t>
            </w:r>
            <w:r w:rsidRPr="00E119E9">
              <w:rPr>
                <w:rFonts w:eastAsiaTheme="minorEastAsia"/>
              </w:rPr>
              <w:fldChar w:fldCharType="end"/>
            </w:r>
          </w:p>
        </w:tc>
      </w:tr>
      <w:tr w:rsidR="0084187F" w:rsidRPr="00E119E9" w14:paraId="317C86A4" w14:textId="77777777" w:rsidTr="00BA15EF">
        <w:trPr>
          <w:trHeight w:val="279"/>
        </w:trPr>
        <w:tc>
          <w:tcPr>
            <w:tcW w:w="1985" w:type="dxa"/>
          </w:tcPr>
          <w:p w14:paraId="4B360FCC"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t>Climbing</w:t>
            </w:r>
          </w:p>
        </w:tc>
        <w:tc>
          <w:tcPr>
            <w:tcW w:w="3638" w:type="dxa"/>
          </w:tcPr>
          <w:p w14:paraId="7408DC19"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IdWE8L0F1dGhvcj48WWVhcj4yMDE4PC9ZZWFyPjxSZWNO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=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dWE8L0F1dGhvcj48WWVhcj4yMDE4PC9ZZWFyPjxSZWNO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=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117-128]</w:t>
            </w:r>
            <w:r w:rsidRPr="00E119E9">
              <w:rPr>
                <w:rFonts w:eastAsiaTheme="minorEastAsia" w:cs="Times New Roman"/>
              </w:rPr>
              <w:fldChar w:fldCharType="end"/>
            </w:r>
          </w:p>
        </w:tc>
        <w:tc>
          <w:tcPr>
            <w:tcW w:w="3638" w:type="dxa"/>
          </w:tcPr>
          <w:p w14:paraId="12F0A6DE" w14:textId="77777777" w:rsidR="0084187F" w:rsidRPr="00E119E9" w:rsidRDefault="0084187F" w:rsidP="00BD06CE">
            <w:pPr>
              <w:ind w:firstLineChars="0" w:firstLine="0"/>
              <w:rPr>
                <w:rFonts w:eastAsiaTheme="minorEastAsia" w:cs="Times New Roman"/>
              </w:rPr>
            </w:pPr>
          </w:p>
        </w:tc>
        <w:tc>
          <w:tcPr>
            <w:tcW w:w="3639" w:type="dxa"/>
          </w:tcPr>
          <w:p w14:paraId="353E48D3" w14:textId="77777777" w:rsidR="0084187F" w:rsidRPr="00E119E9" w:rsidRDefault="0084187F" w:rsidP="00BD06CE">
            <w:pPr>
              <w:ind w:firstLineChars="0" w:firstLine="0"/>
              <w:rPr>
                <w:rFonts w:eastAsiaTheme="minorEastAsia" w:cs="Times New Roman"/>
              </w:rPr>
            </w:pPr>
          </w:p>
        </w:tc>
      </w:tr>
      <w:tr w:rsidR="0084187F" w:rsidRPr="00E119E9" w14:paraId="356CE6EF" w14:textId="77777777" w:rsidTr="00BA15EF">
        <w:trPr>
          <w:trHeight w:val="279"/>
        </w:trPr>
        <w:tc>
          <w:tcPr>
            <w:tcW w:w="1985" w:type="dxa"/>
          </w:tcPr>
          <w:p w14:paraId="11462011"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t>Aerial</w:t>
            </w:r>
          </w:p>
        </w:tc>
        <w:tc>
          <w:tcPr>
            <w:tcW w:w="3638" w:type="dxa"/>
          </w:tcPr>
          <w:p w14:paraId="4A48E186" w14:textId="1F69A2B8"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IZXJybWFubjwvQXV0aG9yPjxZZWFyPjIwMjI8L1llYXI+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IZXJybWFubjwvQXV0aG9yPjxZZWFyPjIwMjI8L1llYXI+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63,93,129-132]</w:t>
            </w:r>
            <w:r w:rsidRPr="00E119E9">
              <w:rPr>
                <w:rFonts w:eastAsiaTheme="minorEastAsia" w:cs="Times New Roman"/>
              </w:rPr>
              <w:fldChar w:fldCharType="end"/>
            </w:r>
          </w:p>
        </w:tc>
        <w:tc>
          <w:tcPr>
            <w:tcW w:w="3638" w:type="dxa"/>
          </w:tcPr>
          <w:p w14:paraId="6900B81B" w14:textId="40823E6E" w:rsidR="0084187F" w:rsidRPr="00E119E9" w:rsidRDefault="0084187F" w:rsidP="00BD06CE">
            <w:pPr>
              <w:ind w:firstLineChars="0" w:firstLine="0"/>
              <w:rPr>
                <w:rFonts w:eastAsiaTheme="minorEastAsia" w:cs="Times New Roman"/>
              </w:rPr>
            </w:pPr>
            <w:r>
              <w:rPr>
                <w:rFonts w:eastAsiaTheme="minorEastAsia" w:cs="Times New Roman"/>
              </w:rPr>
              <w:fldChar w:fldCharType="begin"/>
            </w:r>
            <w:r>
              <w:rPr>
                <w:rFonts w:eastAsiaTheme="minorEastAsia" w:cs="Times New Roman"/>
              </w:rPr>
              <w:instrText xml:space="preserve"> ADDIN EN.CITE &lt;EndNote&gt;&lt;Cite&gt;&lt;Author&gt;Augugliaro&lt;/Author&gt;&lt;Year&gt;2014&lt;/Year&gt;&lt;RecNum&gt;301&lt;/RecNum&gt;&lt;DisplayText&gt;[133]&lt;/DisplayText&gt;&lt;record&gt;&lt;rec-number&gt;301&lt;/rec-number&gt;&lt;foreign-keys&gt;&lt;key app="EN" db-id="zx0xp0vwsrestne2a2rvspr8fe9e25axxaff" timestamp="1713687962"&gt;301&lt;/key&gt;&lt;/foreign-keys&gt;&lt;ref-type name="Journal Article"&gt;17&lt;/ref-type&gt;&lt;contributors&gt;&lt;authors&gt;&lt;author&gt;Augugliaro, Frederico&lt;/author&gt;&lt;author&gt;Lupashin, Sergei&lt;/author&gt;&lt;author&gt;Hamer, Michael&lt;/author&gt;&lt;author&gt;Male, Cason&lt;/author&gt;&lt;author&gt;Hehn, Markus&lt;/author&gt;&lt;author&gt;Mueller, Mark W&lt;/author&gt;&lt;author&gt;Willmann, Jan Sebastian&lt;/author&gt;&lt;author&gt;Gramazio, Fabio&lt;/author&gt;&lt;author&gt;Kohler, Matthias&lt;/author&gt;&lt;author&gt;D&amp;apos;Andrea, Raffaello&lt;/author&gt;&lt;/authors&gt;&lt;/contributors&gt;&lt;titles&gt;&lt;title&gt;The flight assembled architecture installation: Cooperative construction with flying machines&lt;/title&gt;&lt;secondary-title&gt;IEEE Control Systems Magazine&lt;/secondary-title&gt;&lt;/titles&gt;&lt;periodical&gt;&lt;full-title&gt;IEEE Control Systems Magazine&lt;/full-title&gt;&lt;/periodical&gt;&lt;pages&gt;46-64&lt;/pages&gt;&lt;volume&gt;34&lt;/volume&gt;&lt;number&gt;4&lt;/number&gt;&lt;dates&gt;&lt;year&gt;2014&lt;/year&gt;&lt;/dates&gt;&lt;isbn&gt;1066-033X&lt;/isbn&gt;&lt;urls&gt;&lt;/urls&gt;&lt;electronic-resource-num&gt;https://doi.org/10.1109/MCS.2014.2320359&lt;/electronic-resource-num&gt;&lt;/record&gt;&lt;/Cite&gt;&lt;/EndNote&gt;</w:instrText>
            </w:r>
            <w:r>
              <w:rPr>
                <w:rFonts w:eastAsiaTheme="minorEastAsia" w:cs="Times New Roman"/>
              </w:rPr>
              <w:fldChar w:fldCharType="separate"/>
            </w:r>
            <w:r>
              <w:rPr>
                <w:rFonts w:eastAsiaTheme="minorEastAsia" w:cs="Times New Roman"/>
                <w:noProof/>
              </w:rPr>
              <w:t>[133]</w:t>
            </w:r>
            <w:r>
              <w:rPr>
                <w:rFonts w:eastAsiaTheme="minorEastAsia" w:cs="Times New Roman"/>
              </w:rPr>
              <w:fldChar w:fldCharType="end"/>
            </w:r>
          </w:p>
        </w:tc>
        <w:tc>
          <w:tcPr>
            <w:tcW w:w="3639" w:type="dxa"/>
          </w:tcPr>
          <w:p w14:paraId="5BA3C943" w14:textId="77777777" w:rsidR="0084187F" w:rsidRPr="00E119E9" w:rsidRDefault="0084187F" w:rsidP="00BD06CE">
            <w:pPr>
              <w:ind w:firstLineChars="0" w:firstLine="0"/>
              <w:rPr>
                <w:rFonts w:eastAsiaTheme="minorEastAsia" w:cs="Times New Roman"/>
              </w:rPr>
            </w:pPr>
          </w:p>
        </w:tc>
      </w:tr>
      <w:tr w:rsidR="0084187F" w:rsidRPr="00E119E9" w14:paraId="7DB5C578" w14:textId="77777777" w:rsidTr="00BA15EF">
        <w:trPr>
          <w:trHeight w:val="279"/>
        </w:trPr>
        <w:tc>
          <w:tcPr>
            <w:tcW w:w="1985" w:type="dxa"/>
          </w:tcPr>
          <w:p w14:paraId="2DE41F44"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t>Articulated</w:t>
            </w:r>
            <w:r>
              <w:rPr>
                <w:rFonts w:eastAsiaTheme="minorEastAsia" w:cs="Times New Roman"/>
              </w:rPr>
              <w:t xml:space="preserve"> </w:t>
            </w:r>
            <w:r w:rsidRPr="00E119E9">
              <w:rPr>
                <w:rFonts w:eastAsiaTheme="minorEastAsia" w:cs="Times New Roman"/>
              </w:rPr>
              <w:t>cobot</w:t>
            </w:r>
          </w:p>
        </w:tc>
        <w:tc>
          <w:tcPr>
            <w:tcW w:w="3638" w:type="dxa"/>
          </w:tcPr>
          <w:p w14:paraId="23902F46" w14:textId="6423D8A6"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TaGk8L0F1dGhvcj48WWVhcj4yMDIzPC9ZZWFyPjxSZWNO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TaGk8L0F1dGhvcj48WWVhcj4yMDIzPC9ZZWFyPjxSZWNO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134-146]</w:t>
            </w:r>
            <w:r w:rsidRPr="00E119E9">
              <w:rPr>
                <w:rFonts w:eastAsiaTheme="minorEastAsia" w:cs="Times New Roman"/>
              </w:rPr>
              <w:fldChar w:fldCharType="end"/>
            </w:r>
          </w:p>
        </w:tc>
        <w:tc>
          <w:tcPr>
            <w:tcW w:w="3638" w:type="dxa"/>
          </w:tcPr>
          <w:p w14:paraId="6D72536A" w14:textId="3F58C25C" w:rsidR="0084187F" w:rsidRPr="00E119E9" w:rsidRDefault="0084187F" w:rsidP="00BD06CE">
            <w:pPr>
              <w:ind w:firstLineChars="0" w:firstLine="0"/>
              <w:rPr>
                <w:rFonts w:eastAsiaTheme="minorEastAsia"/>
              </w:rPr>
            </w:pPr>
            <w:r>
              <w:rPr>
                <w:rFonts w:eastAsiaTheme="minorEastAsia"/>
              </w:rPr>
              <w:fldChar w:fldCharType="begin"/>
            </w:r>
            <w:r>
              <w:rPr>
                <w:rFonts w:eastAsiaTheme="minorEastAsia"/>
              </w:rPr>
              <w:instrText xml:space="preserve"> ADDIN EN.CITE &lt;EndNote&gt;&lt;Cite&gt;&lt;Author&gt;Kunic&lt;/Author&gt;&lt;Year&gt;2021&lt;/Year&gt;&lt;RecNum&gt;204&lt;/RecNum&gt;&lt;DisplayText&gt;[147,148]&lt;/DisplayText&gt;&lt;record&gt;&lt;rec-number&gt;204&lt;/rec-number&gt;&lt;foreign-keys&gt;&lt;key app="EN" db-id="zx0xp0vwsrestne2a2rvspr8fe9e25axxaff" timestamp="1707984074"&gt;204&lt;/key&gt;&lt;/foreign-keys&gt;&lt;ref-type name="Journal Article"&gt;17&lt;/ref-type&gt;&lt;contributors&gt;&lt;authors&gt;&lt;author&gt;Kunic, Anja&lt;/author&gt;&lt;author&gt;Naboni, Roberto&lt;/author&gt;&lt;author&gt;Kramberger, Aljaz&lt;/author&gt;&lt;author&gt;Schlette, Christian&lt;/author&gt;&lt;/authors&gt;&lt;/contributors&gt;&lt;titles&gt;&lt;title&gt;Design and assembly automation of the Robotic Reversible Timber Beam&lt;/title&gt;&lt;secondary-title&gt;Automation in Construction&lt;/secondary-title&gt;&lt;/titles&gt;&lt;periodical&gt;&lt;full-title&gt;Automation in Construction&lt;/full-title&gt;&lt;/periodical&gt;&lt;pages&gt;103531&lt;/pages&gt;&lt;volume&gt;123&lt;/volume&gt;&lt;dates&gt;&lt;year&gt;2021&lt;/year&gt;&lt;/dates&gt;&lt;isbn&gt;0926-5805&lt;/isbn&gt;&lt;urls&gt;&lt;/urls&gt;&lt;electronic-resource-num&gt;https://doi.org/10.1016/j.autcon.2020.103531&lt;/electronic-resource-num&gt;&lt;/record&gt;&lt;/Cite&gt;&lt;Cite&gt;&lt;Author&gt;Naboni&lt;/Author&gt;&lt;Year&gt;2021&lt;/Year&gt;&lt;RecNum&gt;310&lt;/RecNum&gt;&lt;record&gt;&lt;rec-number&gt;310&lt;/rec-number&gt;&lt;foreign-keys&gt;&lt;key app="EN" db-id="zx0xp0vwsrestne2a2rvspr8fe9e25axxaff" timestamp="1713925894"&gt;310&lt;/key&gt;&lt;/foreign-keys&gt;&lt;ref-type name="Journal Article"&gt;17&lt;/ref-type&gt;&lt;contributors&gt;&lt;authors&gt;&lt;author&gt;Naboni, Roberto&lt;/author&gt;&lt;author&gt;Kunic, Anja&lt;/author&gt;&lt;author&gt;Kramberger, Aljaz&lt;/author&gt;&lt;author&gt;Schlette, Christian&lt;/author&gt;&lt;/authors&gt;&lt;/contributors&gt;&lt;titles&gt;&lt;title&gt;Design, simulation and robotic assembly of reversible timber structures&lt;/title&gt;&lt;secondary-title&gt;Construction Robotics&lt;/secondary-title&gt;&lt;/titles&gt;&lt;periodical&gt;&lt;full-title&gt;Construction Robotics&lt;/full-title&gt;&lt;/periodical&gt;&lt;pages&gt;13-22&lt;/pages&gt;&lt;volume&gt;5&lt;/volume&gt;&lt;dates&gt;&lt;year&gt;2021&lt;/year&gt;&lt;/dates&gt;&lt;isbn&gt;2509-811X&lt;/isbn&gt;&lt;urls&gt;&lt;/urls&gt;&lt;electronic-resource-num&gt;https://doi.org/10.1007/s41693-020-00052-7&lt;/electronic-resource-num&gt;&lt;/record&gt;&lt;/Cite&gt;&lt;/EndNote&gt;</w:instrText>
            </w:r>
            <w:r>
              <w:rPr>
                <w:rFonts w:eastAsiaTheme="minorEastAsia"/>
              </w:rPr>
              <w:fldChar w:fldCharType="separate"/>
            </w:r>
            <w:r>
              <w:rPr>
                <w:rFonts w:eastAsiaTheme="minorEastAsia"/>
                <w:noProof/>
              </w:rPr>
              <w:t>[147,148]</w:t>
            </w:r>
            <w:r>
              <w:rPr>
                <w:rFonts w:eastAsiaTheme="minorEastAsia"/>
              </w:rPr>
              <w:fldChar w:fldCharType="end"/>
            </w:r>
          </w:p>
        </w:tc>
        <w:tc>
          <w:tcPr>
            <w:tcW w:w="3639" w:type="dxa"/>
          </w:tcPr>
          <w:p w14:paraId="55F6F22E" w14:textId="77777777" w:rsidR="0084187F" w:rsidRPr="00E119E9" w:rsidRDefault="0084187F" w:rsidP="00BD06CE">
            <w:pPr>
              <w:ind w:firstLineChars="0" w:firstLine="0"/>
              <w:rPr>
                <w:rFonts w:eastAsiaTheme="minorEastAsia"/>
              </w:rPr>
            </w:pPr>
          </w:p>
        </w:tc>
      </w:tr>
      <w:tr w:rsidR="0084187F" w:rsidRPr="00E119E9" w14:paraId="2D5D2D2B" w14:textId="77777777" w:rsidTr="00BA15EF">
        <w:trPr>
          <w:trHeight w:val="279"/>
        </w:trPr>
        <w:tc>
          <w:tcPr>
            <w:tcW w:w="1985" w:type="dxa"/>
          </w:tcPr>
          <w:p w14:paraId="416588FA" w14:textId="77777777" w:rsidR="0084187F" w:rsidRPr="00E119E9" w:rsidRDefault="0084187F" w:rsidP="00BD06CE">
            <w:pPr>
              <w:ind w:firstLineChars="0" w:firstLine="0"/>
              <w:rPr>
                <w:rFonts w:eastAsiaTheme="minorEastAsia" w:cs="Times New Roman"/>
              </w:rPr>
            </w:pPr>
            <w:r w:rsidRPr="00E119E9">
              <w:rPr>
                <w:rFonts w:eastAsiaTheme="minorEastAsia" w:cs="Times New Roman"/>
              </w:rPr>
              <w:t>Terrestrial</w:t>
            </w:r>
            <w:r>
              <w:rPr>
                <w:rFonts w:eastAsiaTheme="minorEastAsia" w:cs="Times New Roman"/>
              </w:rPr>
              <w:t xml:space="preserve"> </w:t>
            </w:r>
            <w:r w:rsidRPr="00E119E9">
              <w:rPr>
                <w:rFonts w:eastAsiaTheme="minorEastAsia" w:cs="Times New Roman"/>
              </w:rPr>
              <w:t>cobot</w:t>
            </w:r>
          </w:p>
        </w:tc>
        <w:tc>
          <w:tcPr>
            <w:tcW w:w="3638" w:type="dxa"/>
          </w:tcPr>
          <w:p w14:paraId="6F44A660" w14:textId="2B0F30A4" w:rsidR="0084187F" w:rsidRPr="00E119E9" w:rsidRDefault="0084187F" w:rsidP="00BD06CE">
            <w:pPr>
              <w:ind w:firstLineChars="0" w:firstLine="0"/>
              <w:rPr>
                <w:rFonts w:eastAsiaTheme="minorEastAsia" w:cs="Times New Roman"/>
              </w:rPr>
            </w:pPr>
            <w:r w:rsidRPr="00E119E9">
              <w:rPr>
                <w:rFonts w:eastAsiaTheme="minorEastAsia" w:cs="Times New Roman"/>
              </w:rPr>
              <w:fldChar w:fldCharType="begin">
                <w:fldData xml:space="preserve">PEVuZE5vdGU+PENpdGU+PEF1dGhvcj5MaWFuZzwvQXV0aG9yPjxZZWFyPjIwMjQ8L1llYXI+PFJl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MaWFuZzwvQXV0aG9yPjxZZWFyPjIwMjQ8L1llYXI+PFJl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149-156]</w:t>
            </w:r>
            <w:r w:rsidRPr="00E119E9">
              <w:rPr>
                <w:rFonts w:eastAsiaTheme="minorEastAsia" w:cs="Times New Roman"/>
              </w:rPr>
              <w:fldChar w:fldCharType="end"/>
            </w:r>
          </w:p>
        </w:tc>
        <w:tc>
          <w:tcPr>
            <w:tcW w:w="3638" w:type="dxa"/>
          </w:tcPr>
          <w:p w14:paraId="37AF9C9F" w14:textId="1DB0B8D6" w:rsidR="0084187F" w:rsidRPr="00E119E9" w:rsidRDefault="0084187F" w:rsidP="00BD06CE">
            <w:pPr>
              <w:ind w:firstLineChars="0" w:firstLine="0"/>
              <w:rPr>
                <w:rFonts w:eastAsiaTheme="minorEastAsia"/>
              </w:rPr>
            </w:pPr>
            <w:r w:rsidRPr="00E119E9">
              <w:rPr>
                <w:rFonts w:eastAsiaTheme="minorEastAsia" w:cs="Times New Roman"/>
              </w:rPr>
              <w:fldChar w:fldCharType="begin">
                <w:fldData xml:space="preserve">PEVuZE5vdGU+PENpdGU+PEF1dGhvcj5TS0VWQUtJPC9BdXRob3I+PFJlY051bT41MjE8L1JlY051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</w:fldData>
              </w:fldChar>
            </w:r>
            <w:r>
              <w:rPr>
                <w:rFonts w:eastAsiaTheme="minorEastAsia" w:cs="Times New Roman"/>
              </w:rPr>
              <w:instrText xml:space="preserve"> ADDIN EN.CITE </w:instrText>
            </w:r>
            <w:r>
              <w:rPr>
                <w:rFonts w:eastAsiaTheme="minorEastAsia" w:cs="Times New Roman"/>
              </w:rPr>
              <w:fldChar w:fldCharType="begin">
                <w:fldData xml:space="preserve">PEVuZE5vdGU+PENpdGU+PEF1dGhvcj5TS0VWQUtJPC9BdXRob3I+PFJlY051bT41MjE8L1JlY051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</w:fldData>
              </w:fldChar>
            </w:r>
            <w:r>
              <w:rPr>
                <w:rFonts w:eastAsiaTheme="minorEastAsia" w:cs="Times New Roman"/>
              </w:rPr>
              <w:instrText xml:space="preserve"> ADDIN EN.CITE.DATA </w:instrText>
            </w:r>
            <w:r>
              <w:rPr>
                <w:rFonts w:eastAsiaTheme="minorEastAsia" w:cs="Times New Roman"/>
              </w:rPr>
            </w:r>
            <w:r>
              <w:rPr>
                <w:rFonts w:eastAsiaTheme="minorEastAsia" w:cs="Times New Roman"/>
              </w:rPr>
              <w:fldChar w:fldCharType="end"/>
            </w:r>
            <w:r w:rsidRPr="00E119E9">
              <w:rPr>
                <w:rFonts w:eastAsiaTheme="minorEastAsia" w:cs="Times New Roman"/>
              </w:rPr>
              <w:fldChar w:fldCharType="separate"/>
            </w:r>
            <w:r>
              <w:rPr>
                <w:rFonts w:eastAsiaTheme="minorEastAsia" w:cs="Times New Roman"/>
                <w:noProof/>
              </w:rPr>
              <w:t>[157-159]</w:t>
            </w:r>
            <w:r w:rsidRPr="00E119E9">
              <w:rPr>
                <w:rFonts w:eastAsiaTheme="minorEastAsia" w:cs="Times New Roman"/>
              </w:rPr>
              <w:fldChar w:fldCharType="end"/>
            </w:r>
          </w:p>
        </w:tc>
        <w:tc>
          <w:tcPr>
            <w:tcW w:w="3639" w:type="dxa"/>
          </w:tcPr>
          <w:p w14:paraId="67186164" w14:textId="7F06C7ED" w:rsidR="0084187F" w:rsidRPr="00E119E9" w:rsidRDefault="0084187F" w:rsidP="00BD06CE">
            <w:pPr>
              <w:ind w:firstLineChars="0" w:firstLine="0"/>
              <w:rPr>
                <w:rFonts w:eastAsiaTheme="minorEastAsia"/>
              </w:rPr>
            </w:pPr>
            <w:r>
              <w:rPr>
                <w:rFonts w:eastAsiaTheme="minorEastAsia"/>
              </w:rPr>
              <w:fldChar w:fldCharType="begin"/>
            </w:r>
            <w:r>
              <w:rPr>
                <w:rFonts w:eastAsiaTheme="minorEastAsia"/>
              </w:rPr>
              <w:instrText xml:space="preserve"> ADDIN EN.CITE &lt;EndNote&gt;&lt;Cite&gt;&lt;Author&gt;Fleckenstein&lt;/Author&gt;&lt;Year&gt;2022&lt;/Year&gt;&lt;RecNum&gt;293&lt;/RecNum&gt;&lt;DisplayText&gt;[160]&lt;/DisplayText&gt;&lt;record&gt;&lt;rec-number&gt;293&lt;/rec-number&gt;&lt;foreign-keys&gt;&lt;key app="EN" db-id="zx0xp0vwsrestne2a2rvspr8fe9e25axxaff" timestamp="1713621703"&gt;293&lt;/key&gt;&lt;/foreign-keys&gt;&lt;ref-type name="Journal Article"&gt;17&lt;/ref-type&gt;&lt;contributors&gt;&lt;authors&gt;&lt;author&gt;Fleckenstein, Julia&lt;/author&gt;&lt;author&gt;Molter, Philipp Lionel&lt;/author&gt;&lt;author&gt;Chokhachian, Ata&lt;/author&gt;&lt;author&gt;Dörfler, Kathrin&lt;/author&gt;&lt;/authors&gt;&lt;/contributors&gt;&lt;titles&gt;&lt;title&gt;Climate-resilient robotic facades: Architectural strategies to improve thermal comfort in outdoor urban environments using robotic assembly&lt;/title&gt;&lt;secondary-title&gt;Frontiers in Built Environment&lt;/secondary-title&gt;&lt;/titles&gt;&lt;periodical&gt;&lt;full-title&gt;Frontiers in Built Environment&lt;/full-title&gt;&lt;/periodical&gt;&lt;pages&gt;856871&lt;/pages&gt;&lt;volume&gt;8&lt;/volume&gt;&lt;dates&gt;&lt;year&gt;2022&lt;/year&gt;&lt;/dates&gt;&lt;isbn&gt;2297-3362&lt;/isbn&gt;&lt;urls&gt;&lt;/urls&gt;&lt;electronic-resource-num&gt;http://dx.doi.org/10.3389/fbuil.2022.856871&lt;/electronic-resource-num&gt;&lt;/record&gt;&lt;/Cite&gt;&lt;/EndNote&gt;</w:instrText>
            </w:r>
            <w:r>
              <w:rPr>
                <w:rFonts w:eastAsiaTheme="minorEastAsia"/>
              </w:rPr>
              <w:fldChar w:fldCharType="separate"/>
            </w:r>
            <w:r>
              <w:rPr>
                <w:rFonts w:eastAsiaTheme="minorEastAsia"/>
                <w:noProof/>
              </w:rPr>
              <w:t>[160]</w:t>
            </w:r>
            <w:r>
              <w:rPr>
                <w:rFonts w:eastAsiaTheme="minorEastAsia"/>
              </w:rPr>
              <w:fldChar w:fldCharType="end"/>
            </w:r>
          </w:p>
        </w:tc>
      </w:tr>
    </w:tbl>
    <w:p w14:paraId="470CEB70" w14:textId="77777777" w:rsidR="00590F8F" w:rsidRDefault="00590F8F" w:rsidP="00590F8F">
      <w:pPr>
        <w:pStyle w:val="EndNoteBibliography"/>
        <w:ind w:firstLineChars="0" w:firstLine="0"/>
        <w:rPr>
          <w:rFonts w:eastAsiaTheme="minorEastAsia"/>
        </w:rPr>
      </w:pPr>
    </w:p>
    <w:p w14:paraId="63FCBA61" w14:textId="5B9DAD7F" w:rsidR="0061471F" w:rsidRPr="0061471F" w:rsidRDefault="0061471F" w:rsidP="0061471F">
      <w:pPr>
        <w:pStyle w:val="EndNoteBibliography"/>
        <w:ind w:firstLineChars="0" w:firstLine="0"/>
        <w:jc w:val="left"/>
        <w:rPr>
          <w:rFonts w:eastAsiaTheme="minorEastAsia"/>
          <w:b/>
          <w:bCs/>
          <w:sz w:val="36"/>
          <w:szCs w:val="36"/>
        </w:rPr>
      </w:pPr>
      <w:r w:rsidRPr="0061471F">
        <w:rPr>
          <w:rFonts w:eastAsiaTheme="minorEastAsia"/>
          <w:b/>
          <w:bCs/>
          <w:sz w:val="36"/>
          <w:szCs w:val="36"/>
        </w:rPr>
        <w:t>References</w:t>
      </w:r>
    </w:p>
    <w:p w14:paraId="31457A49" w14:textId="70BED4F5" w:rsidR="0084187F" w:rsidRPr="0084187F" w:rsidRDefault="00590F8F" w:rsidP="0061471F">
      <w:pPr>
        <w:pStyle w:val="EndNoteBibliography"/>
        <w:ind w:leftChars="-5" w:left="566" w:hangingChars="288" w:hanging="576"/>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84187F" w:rsidRPr="0084187F">
        <w:t>[1]</w:t>
      </w:r>
      <w:r w:rsidR="0084187F" w:rsidRPr="0084187F">
        <w:tab/>
        <w:t xml:space="preserve">O. Kontovourkis, Multi-objective design optimization and robotic fabrication towards sustainable construction, SharingofComputableKnowledge!,  (2017), pp. 125. </w:t>
      </w:r>
      <w:hyperlink r:id="rId5" w:history="1">
        <w:r w:rsidR="0084187F" w:rsidRPr="0084187F">
          <w:rPr>
            <w:rStyle w:val="Hyperlink"/>
          </w:rPr>
          <w:t>https://doi.org/10.52842/conf.ecaade.2017.1.337</w:t>
        </w:r>
      </w:hyperlink>
    </w:p>
    <w:p w14:paraId="5F85CB0C" w14:textId="319DA604" w:rsidR="0084187F" w:rsidRPr="0084187F" w:rsidRDefault="0084187F" w:rsidP="0061471F">
      <w:pPr>
        <w:pStyle w:val="EndNoteBibliography"/>
        <w:ind w:leftChars="-5" w:left="566" w:hangingChars="288" w:hanging="576"/>
      </w:pPr>
      <w:r w:rsidRPr="0084187F">
        <w:t>[2]</w:t>
      </w:r>
      <w:r w:rsidRPr="0084187F">
        <w:tab/>
        <w:t xml:space="preserve">V. Usmanov, M. Bruzl, Modelling of industrial robotic brick system, ISARC. Proceedings of the International Symposium on Automation and Robotics in Construction, 2017, pp. </w:t>
      </w:r>
      <w:hyperlink r:id="rId6" w:history="1">
        <w:r w:rsidRPr="0084187F">
          <w:rPr>
            <w:rStyle w:val="Hyperlink"/>
          </w:rPr>
          <w:t>https://doi.org/10.22260/ISARC2017/0140</w:t>
        </w:r>
      </w:hyperlink>
    </w:p>
    <w:p w14:paraId="69753B75" w14:textId="77777777" w:rsidR="0084187F" w:rsidRPr="0084187F" w:rsidRDefault="0084187F" w:rsidP="0061471F">
      <w:pPr>
        <w:pStyle w:val="EndNoteBibliography"/>
        <w:ind w:leftChars="-5" w:left="566" w:hangingChars="288" w:hanging="576"/>
      </w:pPr>
      <w:r w:rsidRPr="0084187F">
        <w:t>[3]</w:t>
      </w:r>
      <w:r w:rsidRPr="0084187F">
        <w:tab/>
        <w:t>O. Kontovourkis, E. Demartinou, Modular formwork system layout development and assembly in actual scale based on robotic technology,  Challenges for Technology Innovation: An Agenda for the Future, CRC Press, 2017, pp. 89-94.</w:t>
      </w:r>
    </w:p>
    <w:p w14:paraId="1FE01298" w14:textId="065BC10E" w:rsidR="0084187F" w:rsidRPr="0084187F" w:rsidRDefault="0084187F" w:rsidP="0061471F">
      <w:pPr>
        <w:pStyle w:val="EndNoteBibliography"/>
        <w:ind w:leftChars="-5" w:left="566" w:hangingChars="288" w:hanging="576"/>
      </w:pPr>
      <w:r w:rsidRPr="0084187F">
        <w:t>[4]</w:t>
      </w:r>
      <w:r w:rsidRPr="0084187F">
        <w:tab/>
        <w:t xml:space="preserve">J. Cortsen, J.A. Rytz, L.-P. Ellekilde, D. Sølvason, H.G. Petersen, Automated Fabrication of double curved reinforcement structures for unique concrete buildings, Robotics and autonomous systems, 62(10) (2014), pp. 1387-1397. </w:t>
      </w:r>
      <w:hyperlink r:id="rId7" w:history="1">
        <w:r w:rsidRPr="0084187F">
          <w:rPr>
            <w:rStyle w:val="Hyperlink"/>
          </w:rPr>
          <w:t>http://dx.doi.org/10.1016/j.robot.2014.06.004</w:t>
        </w:r>
      </w:hyperlink>
    </w:p>
    <w:p w14:paraId="701E1FC8" w14:textId="71ECDEE5" w:rsidR="0084187F" w:rsidRPr="0084187F" w:rsidRDefault="0084187F" w:rsidP="0061471F">
      <w:pPr>
        <w:pStyle w:val="EndNoteBibliography"/>
        <w:ind w:leftChars="-5" w:left="566" w:hangingChars="288" w:hanging="576"/>
      </w:pPr>
      <w:r w:rsidRPr="0084187F">
        <w:t>[5]</w:t>
      </w:r>
      <w:r w:rsidRPr="0084187F">
        <w:tab/>
        <w:t xml:space="preserve">X. Wang, H. Yu, W. McGee, C.C. Menassa, V.R. Kamat, Enabling Building Information Model-driven human-robot collaborative construction workflows with closed-loop digital twins, Computers in Industry, 161 (2024), pp. 104112. </w:t>
      </w:r>
      <w:hyperlink r:id="rId8" w:history="1">
        <w:r w:rsidRPr="0084187F">
          <w:rPr>
            <w:rStyle w:val="Hyperlink"/>
          </w:rPr>
          <w:t>https://doi.org/10.1016/j.compind.2024.104112</w:t>
        </w:r>
      </w:hyperlink>
    </w:p>
    <w:p w14:paraId="47FC1FF4" w14:textId="72E2AE66" w:rsidR="0084187F" w:rsidRPr="0084187F" w:rsidRDefault="0084187F" w:rsidP="0061471F">
      <w:pPr>
        <w:pStyle w:val="EndNoteBibliography"/>
        <w:ind w:leftChars="-5" w:left="566" w:hangingChars="288" w:hanging="576"/>
      </w:pPr>
      <w:r w:rsidRPr="0084187F">
        <w:t>[6]</w:t>
      </w:r>
      <w:r w:rsidRPr="0084187F">
        <w:tab/>
        <w:t xml:space="preserve">L. Wang, T. Naito, Y. Leng, H. Fukuda, T. Zhang, Research on Construction Performance Evaluation of Robot in Wooden Structure Building Method, Buildings, 12(9) (2022), pp. 1437. </w:t>
      </w:r>
      <w:hyperlink r:id="rId9" w:history="1">
        <w:r w:rsidRPr="0084187F">
          <w:rPr>
            <w:rStyle w:val="Hyperlink"/>
          </w:rPr>
          <w:t>https://doi.org/10.3390/buildings12091437</w:t>
        </w:r>
      </w:hyperlink>
    </w:p>
    <w:p w14:paraId="20808A7B" w14:textId="509BEF2E" w:rsidR="0084187F" w:rsidRPr="0084187F" w:rsidRDefault="0084187F" w:rsidP="0061471F">
      <w:pPr>
        <w:pStyle w:val="EndNoteBibliography"/>
        <w:ind w:leftChars="-5" w:left="566" w:hangingChars="288" w:hanging="576"/>
      </w:pPr>
      <w:r w:rsidRPr="0084187F">
        <w:t>[7]</w:t>
      </w:r>
      <w:r w:rsidRPr="0084187F">
        <w:tab/>
        <w:t xml:space="preserve">A. Adel, D. Ruan, W. McGee, S. Mozaffari, Feedback-driven adaptive multi-robot timber construction, Automation in Construction, 164 (2024), pp. 105444. </w:t>
      </w:r>
      <w:hyperlink r:id="rId10" w:history="1">
        <w:r w:rsidRPr="0084187F">
          <w:rPr>
            <w:rStyle w:val="Hyperlink"/>
          </w:rPr>
          <w:t>https://doi.org/10.1016/j.autcon.2024.105444</w:t>
        </w:r>
      </w:hyperlink>
    </w:p>
    <w:p w14:paraId="6856DE41" w14:textId="35DFCC57" w:rsidR="0084187F" w:rsidRPr="0084187F" w:rsidRDefault="0084187F" w:rsidP="0061471F">
      <w:pPr>
        <w:pStyle w:val="EndNoteBibliography"/>
        <w:ind w:leftChars="-5" w:left="566" w:hangingChars="288" w:hanging="576"/>
      </w:pPr>
      <w:r w:rsidRPr="0084187F">
        <w:t>[8]</w:t>
      </w:r>
      <w:r w:rsidRPr="0084187F">
        <w:tab/>
        <w:t xml:space="preserve">V. Usmanov, J. Illetško, R. Šulc, Digital plan of brickwork layout for robotic bricklaying technology, Sustainability, 13(7) (2021), pp. 3905. </w:t>
      </w:r>
      <w:hyperlink r:id="rId11" w:history="1">
        <w:r w:rsidRPr="0084187F">
          <w:rPr>
            <w:rStyle w:val="Hyperlink"/>
          </w:rPr>
          <w:t>https://doi.org/10.3390/su13073905</w:t>
        </w:r>
      </w:hyperlink>
    </w:p>
    <w:p w14:paraId="221E162D" w14:textId="31EEEF59" w:rsidR="0084187F" w:rsidRPr="0084187F" w:rsidRDefault="0084187F" w:rsidP="0061471F">
      <w:pPr>
        <w:pStyle w:val="EndNoteBibliography"/>
        <w:ind w:leftChars="-5" w:left="566" w:hangingChars="288" w:hanging="576"/>
      </w:pPr>
      <w:r w:rsidRPr="0084187F">
        <w:t>[9]</w:t>
      </w:r>
      <w:r w:rsidRPr="0084187F">
        <w:tab/>
        <w:t xml:space="preserve">C.-J. Liang, V.R. Kamat, C.C. Menassa, W. McGee, Trajectory-based skill learning for overhead construction robots using generalized cylinders with orientation, Journal of Computing in Civil Engineering, 36(2) (2022), pp. 04021036. </w:t>
      </w:r>
      <w:hyperlink r:id="rId12" w:history="1">
        <w:r w:rsidRPr="0084187F">
          <w:rPr>
            <w:rStyle w:val="Hyperlink"/>
          </w:rPr>
          <w:t>https://doi.org/10.1061/(ASCE)CP.1943-5487.0001004</w:t>
        </w:r>
      </w:hyperlink>
    </w:p>
    <w:p w14:paraId="7F3DA7A2" w14:textId="6072A061" w:rsidR="0084187F" w:rsidRPr="0084187F" w:rsidRDefault="0084187F" w:rsidP="0061471F">
      <w:pPr>
        <w:pStyle w:val="EndNoteBibliography"/>
        <w:ind w:leftChars="-5" w:left="566" w:hangingChars="288" w:hanging="576"/>
      </w:pPr>
      <w:r w:rsidRPr="0084187F">
        <w:t>[10]</w:t>
      </w:r>
      <w:r w:rsidRPr="0084187F">
        <w:tab/>
        <w:t xml:space="preserve">W. Cai, L. Huang, Z. Zou, An Integrated Approach Combining Virtual Environments and Reinforcement Learning to Train Construction Robots for Conducting Tasks Under Uncertainties, Canadian Society of Civil Engineering Annual Conference, 2022, pp. 259-271. </w:t>
      </w:r>
      <w:hyperlink r:id="rId13" w:history="1">
        <w:r w:rsidRPr="0084187F">
          <w:rPr>
            <w:rStyle w:val="Hyperlink"/>
          </w:rPr>
          <w:t>https://doi.org/10.1007/978-3-031-34593-7_17</w:t>
        </w:r>
      </w:hyperlink>
    </w:p>
    <w:p w14:paraId="001C94FA" w14:textId="546C71C2" w:rsidR="0084187F" w:rsidRPr="0084187F" w:rsidRDefault="0084187F" w:rsidP="0061471F">
      <w:pPr>
        <w:pStyle w:val="EndNoteBibliography"/>
        <w:ind w:leftChars="-5" w:left="566" w:hangingChars="288" w:hanging="576"/>
      </w:pPr>
      <w:r w:rsidRPr="0084187F">
        <w:t>[11]</w:t>
      </w:r>
      <w:r w:rsidRPr="0084187F">
        <w:tab/>
        <w:t xml:space="preserve">C.-J. Liang, V.R. Kamat, C.C. Menassa, Teaching robots to perform quasi-repetitive construction tasks through human demonstration, Automation in Construction, 120 (2020), pp. 103370. </w:t>
      </w:r>
      <w:hyperlink r:id="rId14" w:history="1">
        <w:r w:rsidRPr="0084187F">
          <w:rPr>
            <w:rStyle w:val="Hyperlink"/>
          </w:rPr>
          <w:t>https://doi.org/10.1016/j.autcon.2020.103370</w:t>
        </w:r>
      </w:hyperlink>
    </w:p>
    <w:p w14:paraId="5730E982" w14:textId="37E9EA11" w:rsidR="0084187F" w:rsidRPr="0084187F" w:rsidRDefault="0084187F" w:rsidP="0061471F">
      <w:pPr>
        <w:pStyle w:val="EndNoteBibliography"/>
        <w:ind w:leftChars="-5" w:left="566" w:hangingChars="288" w:hanging="576"/>
      </w:pPr>
      <w:r w:rsidRPr="0084187F">
        <w:t>[12]</w:t>
      </w:r>
      <w:r w:rsidRPr="0084187F">
        <w:tab/>
        <w:t xml:space="preserve">S. Lee, M. Gil, K. Lee, S. Lee, C. Han, Design of a ceiling glass installation robot, Proceedings of the 24th International Symposium on </w:t>
      </w:r>
      <w:r w:rsidRPr="0084187F">
        <w:lastRenderedPageBreak/>
        <w:t xml:space="preserve">Automation and Robotics in Construction, 2007, pp. 247-252. </w:t>
      </w:r>
      <w:hyperlink r:id="rId15" w:history="1">
        <w:r w:rsidRPr="0084187F">
          <w:rPr>
            <w:rStyle w:val="Hyperlink"/>
          </w:rPr>
          <w:t>https://doi.org/10.22260/ISARC2007/0044</w:t>
        </w:r>
      </w:hyperlink>
    </w:p>
    <w:p w14:paraId="5E0B98C1" w14:textId="1A7217DF" w:rsidR="0084187F" w:rsidRPr="0084187F" w:rsidRDefault="0084187F" w:rsidP="0061471F">
      <w:pPr>
        <w:pStyle w:val="EndNoteBibliography"/>
        <w:ind w:leftChars="-5" w:left="566" w:hangingChars="288" w:hanging="576"/>
      </w:pPr>
      <w:r w:rsidRPr="0084187F">
        <w:t>[13]</w:t>
      </w:r>
      <w:r w:rsidRPr="0084187F">
        <w:tab/>
        <w:t xml:space="preserve">B.M. Tehrani, S. BuHamdan, A. Alwisy, Robotics in industrialized construction: an activity-based ranking system for assembly manufacturing tasks, Engineering, Construction and Architectural Management, 31(6) (2024), pp. 2264-2285. </w:t>
      </w:r>
      <w:hyperlink r:id="rId16" w:history="1">
        <w:r w:rsidRPr="0084187F">
          <w:rPr>
            <w:rStyle w:val="Hyperlink"/>
          </w:rPr>
          <w:t>https://doi.org/10.1108/ECAM-02-2022-0143</w:t>
        </w:r>
      </w:hyperlink>
    </w:p>
    <w:p w14:paraId="66F1BE26" w14:textId="68524748" w:rsidR="0084187F" w:rsidRPr="0084187F" w:rsidRDefault="0084187F" w:rsidP="0061471F">
      <w:pPr>
        <w:pStyle w:val="EndNoteBibliography"/>
        <w:ind w:leftChars="-5" w:left="566" w:hangingChars="288" w:hanging="576"/>
      </w:pPr>
      <w:r w:rsidRPr="0084187F">
        <w:t>[14]</w:t>
      </w:r>
      <w:r w:rsidRPr="0084187F">
        <w:tab/>
        <w:t xml:space="preserve">Y. Li, B. Yu, A. Fingrut, J. Li, Design for Manufacturing and Assembly (DfMA) of Standardized Modular Wood Components, Technology| Architecture+ Design, 7(2) (2023), pp. 282-292. </w:t>
      </w:r>
      <w:hyperlink r:id="rId17" w:history="1">
        <w:r w:rsidRPr="0084187F">
          <w:rPr>
            <w:rStyle w:val="Hyperlink"/>
          </w:rPr>
          <w:t>https://doi.org/10.1080/24751448.2023.2246804</w:t>
        </w:r>
      </w:hyperlink>
    </w:p>
    <w:p w14:paraId="123A702A" w14:textId="50CC556E" w:rsidR="0084187F" w:rsidRPr="0084187F" w:rsidRDefault="0084187F" w:rsidP="0061471F">
      <w:pPr>
        <w:pStyle w:val="EndNoteBibliography"/>
        <w:ind w:leftChars="-5" w:left="566" w:hangingChars="288" w:hanging="576"/>
      </w:pPr>
      <w:r w:rsidRPr="0084187F">
        <w:t>[15]</w:t>
      </w:r>
      <w:r w:rsidRPr="0084187F">
        <w:tab/>
        <w:t xml:space="preserve">J. Shu, W. Li, Y. Gao, Collision-free trajectory planning for robotic assembly of lightweight structures, Automation in Construction, 142 (2022), pp. 104520. </w:t>
      </w:r>
      <w:hyperlink r:id="rId18" w:history="1">
        <w:r w:rsidRPr="0084187F">
          <w:rPr>
            <w:rStyle w:val="Hyperlink"/>
          </w:rPr>
          <w:t>https://doi.org/10.1016/j.autcon.2022.104520</w:t>
        </w:r>
      </w:hyperlink>
    </w:p>
    <w:p w14:paraId="3826E40A" w14:textId="39B41965" w:rsidR="0084187F" w:rsidRPr="0084187F" w:rsidRDefault="0084187F" w:rsidP="0061471F">
      <w:pPr>
        <w:pStyle w:val="EndNoteBibliography"/>
        <w:ind w:leftChars="-5" w:left="566" w:hangingChars="288" w:hanging="576"/>
      </w:pPr>
      <w:r w:rsidRPr="0084187F">
        <w:t>[16]</w:t>
      </w:r>
      <w:r w:rsidRPr="0084187F">
        <w:tab/>
        <w:t xml:space="preserve">D. Lee, S. Lee, N. Masoud, M. Krishnan, V.C. Li, Digital twin-driven deep reinforcement learning for adaptive task allocation in robotic construction, Advanced Engineering Informatics, 53 (2022), pp. 101710. </w:t>
      </w:r>
      <w:hyperlink r:id="rId19" w:history="1">
        <w:r w:rsidRPr="0084187F">
          <w:rPr>
            <w:rStyle w:val="Hyperlink"/>
          </w:rPr>
          <w:t>https://doi.org/10.1016/j.aei.2022.101710</w:t>
        </w:r>
      </w:hyperlink>
    </w:p>
    <w:p w14:paraId="1633A88F" w14:textId="3CD5DC42" w:rsidR="0084187F" w:rsidRPr="0084187F" w:rsidRDefault="0084187F" w:rsidP="0061471F">
      <w:pPr>
        <w:pStyle w:val="EndNoteBibliography"/>
        <w:ind w:leftChars="-5" w:left="566" w:hangingChars="288" w:hanging="576"/>
      </w:pPr>
      <w:r w:rsidRPr="0084187F">
        <w:t>[17]</w:t>
      </w:r>
      <w:r w:rsidRPr="0084187F">
        <w:tab/>
        <w:t xml:space="preserve">R. Naboni, A. Kunic, A computational framework for the design and robotic manufacturing of complex wood structures, Real-time-Proceedings of the 37th eCAADe and 23rd SIGraDi Conference, Porto, Portugal, 2019, pp. 189-196. </w:t>
      </w:r>
      <w:hyperlink r:id="rId20" w:history="1">
        <w:r w:rsidRPr="0084187F">
          <w:rPr>
            <w:rStyle w:val="Hyperlink"/>
          </w:rPr>
          <w:t>http://dx.doi.org/10.5151/proceedings-ecaadesigradi2019_488</w:t>
        </w:r>
      </w:hyperlink>
    </w:p>
    <w:p w14:paraId="72D1B751" w14:textId="7E6672F1" w:rsidR="0084187F" w:rsidRPr="0084187F" w:rsidRDefault="0084187F" w:rsidP="0061471F">
      <w:pPr>
        <w:pStyle w:val="EndNoteBibliography"/>
        <w:ind w:leftChars="-5" w:left="566" w:hangingChars="288" w:hanging="576"/>
      </w:pPr>
      <w:r w:rsidRPr="0084187F">
        <w:t>[18]</w:t>
      </w:r>
      <w:r w:rsidRPr="0084187F">
        <w:tab/>
        <w:t xml:space="preserve">Y. Liu, N. Napp, Stability-Based Sequence Planning for Robotic Dry-Stacking of Natural Stones, IEEE Robotics and Automation Letters,  (2023), pp. </w:t>
      </w:r>
      <w:hyperlink r:id="rId21" w:history="1">
        <w:r w:rsidRPr="0084187F">
          <w:rPr>
            <w:rStyle w:val="Hyperlink"/>
          </w:rPr>
          <w:t>https://doi.org/10.1109/LRA.2023.3301275</w:t>
        </w:r>
      </w:hyperlink>
    </w:p>
    <w:p w14:paraId="7DC22568" w14:textId="6F928054" w:rsidR="0084187F" w:rsidRPr="0084187F" w:rsidRDefault="0084187F" w:rsidP="0061471F">
      <w:pPr>
        <w:pStyle w:val="EndNoteBibliography"/>
        <w:ind w:leftChars="-5" w:left="566" w:hangingChars="288" w:hanging="576"/>
      </w:pPr>
      <w:r w:rsidRPr="0084187F">
        <w:t>[19]</w:t>
      </w:r>
      <w:r w:rsidRPr="0084187F">
        <w:tab/>
        <w:t xml:space="preserve">A.Y. Yasutomi, H. Mori, T. Ogata, A peg-in-hole task strategy for holes in concrete, 2021 IEEE International Conference on Robotics and Automation (ICRA), 2021, pp. 2205-2211. </w:t>
      </w:r>
      <w:hyperlink r:id="rId22" w:history="1">
        <w:r w:rsidRPr="0084187F">
          <w:rPr>
            <w:rStyle w:val="Hyperlink"/>
          </w:rPr>
          <w:t>https://doi.org/10.1109/ICRA48506.2021.9561370</w:t>
        </w:r>
      </w:hyperlink>
    </w:p>
    <w:p w14:paraId="6DF12347" w14:textId="11B1E801" w:rsidR="0084187F" w:rsidRPr="0084187F" w:rsidRDefault="0084187F" w:rsidP="0061471F">
      <w:pPr>
        <w:pStyle w:val="EndNoteBibliography"/>
        <w:ind w:leftChars="-5" w:left="566" w:hangingChars="288" w:hanging="576"/>
      </w:pPr>
      <w:r w:rsidRPr="0084187F">
        <w:t>[20]</w:t>
      </w:r>
      <w:r w:rsidRPr="0084187F">
        <w:tab/>
        <w:t xml:space="preserve">J.-S. Hsu, Y.-T. Shen, F.-C. Cheng, The development of the intuitive teaching-based design method for robot-assisted fabrication applied to bricklaying design and construction, International Conference on Human-Computer Interaction, 2022, pp. 51-57. </w:t>
      </w:r>
      <w:hyperlink r:id="rId23" w:history="1">
        <w:r w:rsidRPr="0084187F">
          <w:rPr>
            <w:rStyle w:val="Hyperlink"/>
          </w:rPr>
          <w:t>https://doi.org/10.1007/978-3-031-06394-7_8</w:t>
        </w:r>
      </w:hyperlink>
    </w:p>
    <w:p w14:paraId="0324250A" w14:textId="0C87650E" w:rsidR="0084187F" w:rsidRPr="0084187F" w:rsidRDefault="0084187F" w:rsidP="0061471F">
      <w:pPr>
        <w:pStyle w:val="EndNoteBibliography"/>
        <w:ind w:leftChars="-5" w:left="566" w:hangingChars="288" w:hanging="576"/>
      </w:pPr>
      <w:r w:rsidRPr="0084187F">
        <w:rPr>
          <w:rFonts w:hint="eastAsia"/>
        </w:rPr>
        <w:t>[21]</w:t>
      </w:r>
      <w:r w:rsidRPr="0084187F">
        <w:rPr>
          <w:rFonts w:hint="eastAsia"/>
        </w:rPr>
        <w:tab/>
        <w:t>M. Rakovi</w:t>
      </w:r>
      <w:r w:rsidRPr="0084187F">
        <w:rPr>
          <w:rFonts w:hint="eastAsia"/>
        </w:rPr>
        <w:t>ć</w:t>
      </w:r>
      <w:r w:rsidRPr="0084187F">
        <w:rPr>
          <w:rFonts w:hint="eastAsia"/>
        </w:rPr>
        <w:t>, M. Jovanovi</w:t>
      </w:r>
      <w:r w:rsidRPr="0084187F">
        <w:rPr>
          <w:rFonts w:hint="eastAsia"/>
        </w:rPr>
        <w:t>ć</w:t>
      </w:r>
      <w:r w:rsidRPr="0084187F">
        <w:rPr>
          <w:rFonts w:hint="eastAsia"/>
        </w:rPr>
        <w:t>, B. Borovac, B. Tepav</w:t>
      </w:r>
      <w:r w:rsidRPr="0084187F">
        <w:rPr>
          <w:rFonts w:hint="eastAsia"/>
        </w:rPr>
        <w:t>č</w:t>
      </w:r>
      <w:r w:rsidRPr="0084187F">
        <w:rPr>
          <w:rFonts w:hint="eastAsia"/>
        </w:rPr>
        <w:t>evi</w:t>
      </w:r>
      <w:r w:rsidRPr="0084187F">
        <w:rPr>
          <w:rFonts w:hint="eastAsia"/>
        </w:rPr>
        <w:t>ć</w:t>
      </w:r>
      <w:r w:rsidRPr="0084187F">
        <w:rPr>
          <w:rFonts w:hint="eastAsia"/>
        </w:rPr>
        <w:t>, M. Nikoli</w:t>
      </w:r>
      <w:r w:rsidRPr="0084187F">
        <w:rPr>
          <w:rFonts w:hint="eastAsia"/>
        </w:rPr>
        <w:t>ć</w:t>
      </w:r>
      <w:r w:rsidRPr="0084187F">
        <w:rPr>
          <w:rFonts w:hint="eastAsia"/>
        </w:rPr>
        <w:t>, M. Papovi</w:t>
      </w:r>
      <w:r w:rsidRPr="0084187F">
        <w:rPr>
          <w:rFonts w:hint="eastAsia"/>
        </w:rPr>
        <w:t>ć</w:t>
      </w:r>
      <w:r w:rsidRPr="0084187F">
        <w:rPr>
          <w:rFonts w:hint="eastAsia"/>
        </w:rPr>
        <w:t>, Design and fabrication with industrial robot as brick-laying tool and with custom script utilization, 2014 23rd International Conference on Robotics in Alpe-Adria</w:t>
      </w:r>
      <w:r w:rsidRPr="0084187F">
        <w:t xml:space="preserve">-Danube Region (RAAD), 2014, pp. 1-5. </w:t>
      </w:r>
      <w:hyperlink r:id="rId24" w:history="1">
        <w:r w:rsidRPr="0084187F">
          <w:rPr>
            <w:rStyle w:val="Hyperlink"/>
          </w:rPr>
          <w:t>http://dx.doi.org/10.1109/RAAD.2014.7002251</w:t>
        </w:r>
      </w:hyperlink>
    </w:p>
    <w:p w14:paraId="07120B96" w14:textId="6CF16395" w:rsidR="0084187F" w:rsidRPr="0084187F" w:rsidRDefault="0084187F" w:rsidP="0061471F">
      <w:pPr>
        <w:pStyle w:val="EndNoteBibliography"/>
        <w:ind w:leftChars="-5" w:left="566" w:hangingChars="288" w:hanging="576"/>
      </w:pPr>
      <w:r w:rsidRPr="0084187F">
        <w:t>[22]</w:t>
      </w:r>
      <w:r w:rsidRPr="0084187F">
        <w:tab/>
        <w:t xml:space="preserve">F. Yang, J. Zhang, Timber Construction Automation Using Industrial Robotic Arm Integrated with an Interactive Rail System, Computing in Civil Engineering 2023, pp. 1014-1021. </w:t>
      </w:r>
      <w:hyperlink r:id="rId25" w:history="1">
        <w:r w:rsidRPr="0084187F">
          <w:rPr>
            <w:rStyle w:val="Hyperlink"/>
          </w:rPr>
          <w:t>https://doi.org/10.1061/9780784485248.121</w:t>
        </w:r>
      </w:hyperlink>
    </w:p>
    <w:p w14:paraId="1FBA3262" w14:textId="6242DBA8" w:rsidR="0084187F" w:rsidRPr="0084187F" w:rsidRDefault="0084187F" w:rsidP="0061471F">
      <w:pPr>
        <w:pStyle w:val="EndNoteBibliography"/>
        <w:ind w:leftChars="-5" w:left="566" w:hangingChars="288" w:hanging="576"/>
      </w:pPr>
      <w:r w:rsidRPr="0084187F">
        <w:t>[23]</w:t>
      </w:r>
      <w:r w:rsidRPr="0084187F">
        <w:tab/>
        <w:t xml:space="preserve">T. Ghiyasi, S.H. Zargar, A. Baghi, Layer-by-layer Pick and Place Collaboration between Human and Robot using Optimization, Digital Design Reconsidered - Proceedings of the 41st Conference on Education and Research in Computer Aided Architectural Design in Europe (eCAADe 2023), 2023, pp. 769–778. </w:t>
      </w:r>
      <w:hyperlink r:id="rId26" w:history="1">
        <w:r w:rsidRPr="0084187F">
          <w:rPr>
            <w:rStyle w:val="Hyperlink"/>
          </w:rPr>
          <w:t>https://doi.org/10.52842/conf.ecaade.2023.2.769</w:t>
        </w:r>
      </w:hyperlink>
    </w:p>
    <w:p w14:paraId="77716A72" w14:textId="77777777" w:rsidR="0084187F" w:rsidRPr="0084187F" w:rsidRDefault="0084187F" w:rsidP="0061471F">
      <w:pPr>
        <w:pStyle w:val="EndNoteBibliography"/>
        <w:ind w:leftChars="-5" w:left="566" w:hangingChars="288" w:hanging="576"/>
      </w:pPr>
      <w:r w:rsidRPr="0084187F">
        <w:t>[24]</w:t>
      </w:r>
      <w:r w:rsidRPr="0084187F">
        <w:tab/>
        <w:t>A. Adel, Reducing Uncertainty in Multi-Robot Construction through Perception Modelling and Adaptive Fabrication,  Proceedings of the 40th International Symposium on Automation and Robotics in Construction, International Association for Automation and Robotics in Construction (IAARC), 2023, pp. 25-31.</w:t>
      </w:r>
    </w:p>
    <w:p w14:paraId="0AEC510C" w14:textId="48EC9AA7" w:rsidR="0084187F" w:rsidRPr="0084187F" w:rsidRDefault="0084187F" w:rsidP="0061471F">
      <w:pPr>
        <w:pStyle w:val="EndNoteBibliography"/>
        <w:ind w:leftChars="-5" w:left="566" w:hangingChars="288" w:hanging="576"/>
      </w:pPr>
      <w:r w:rsidRPr="0084187F">
        <w:t>[25]</w:t>
      </w:r>
      <w:r w:rsidRPr="0084187F">
        <w:tab/>
        <w:t xml:space="preserve">Y. Gao, J. Meng, J. Shu, Y. Liu, BIM-based task and motion planning prototype for robotic assembly of COVID-19 hospitalisation light weight structures, Automation in Construction, 140 (2022), pp. 104370. </w:t>
      </w:r>
      <w:hyperlink r:id="rId27" w:history="1">
        <w:r w:rsidRPr="0084187F">
          <w:rPr>
            <w:rStyle w:val="Hyperlink"/>
          </w:rPr>
          <w:t>https://doi.org/10.1016/j.autcon.2022.104370</w:t>
        </w:r>
      </w:hyperlink>
    </w:p>
    <w:p w14:paraId="0200321E" w14:textId="628394A2" w:rsidR="0084187F" w:rsidRPr="0084187F" w:rsidRDefault="0084187F" w:rsidP="0061471F">
      <w:pPr>
        <w:pStyle w:val="EndNoteBibliography"/>
        <w:ind w:leftChars="-5" w:left="566" w:hangingChars="288" w:hanging="576"/>
      </w:pPr>
      <w:r w:rsidRPr="0084187F">
        <w:t>[26]</w:t>
      </w:r>
      <w:r w:rsidRPr="0084187F">
        <w:tab/>
        <w:t xml:space="preserve">O.W. Chong, J. Zhang, R.M. Voyles, B.-C. Min, BIM-based simulation of construction robotics in the assembly process of wood frames, Automation in Construction, 137 (2022), pp. 104194. </w:t>
      </w:r>
      <w:hyperlink r:id="rId28" w:history="1">
        <w:r w:rsidRPr="0084187F">
          <w:rPr>
            <w:rStyle w:val="Hyperlink"/>
          </w:rPr>
          <w:t>https://doi.org/10.1016/j.autcon.2022.104194</w:t>
        </w:r>
      </w:hyperlink>
    </w:p>
    <w:p w14:paraId="46A4364D" w14:textId="2E8B2C69" w:rsidR="0084187F" w:rsidRPr="0084187F" w:rsidRDefault="0084187F" w:rsidP="0061471F">
      <w:pPr>
        <w:pStyle w:val="EndNoteBibliography"/>
        <w:ind w:leftChars="-5" w:left="566" w:hangingChars="288" w:hanging="576"/>
      </w:pPr>
      <w:r w:rsidRPr="0084187F">
        <w:t>[27]</w:t>
      </w:r>
      <w:r w:rsidRPr="0084187F">
        <w:tab/>
        <w:t xml:space="preserve">D. El-Mahdy, A. Alaa, An experimental study of a curved brick wall using Robot assembly as a teaching tool in architectural curriculum, 2022 International Conference on Electrical, Computer and Energy Technologies (ICECET), 2022, pp. 1-6. </w:t>
      </w:r>
      <w:hyperlink r:id="rId29" w:history="1">
        <w:r w:rsidRPr="0084187F">
          <w:rPr>
            <w:rStyle w:val="Hyperlink"/>
          </w:rPr>
          <w:t>https://doi.org/10.1109/ICECET55527.2022.9872791</w:t>
        </w:r>
      </w:hyperlink>
    </w:p>
    <w:p w14:paraId="19EAAEE7" w14:textId="35CD0933" w:rsidR="0084187F" w:rsidRPr="0084187F" w:rsidRDefault="0084187F" w:rsidP="0061471F">
      <w:pPr>
        <w:pStyle w:val="EndNoteBibliography"/>
        <w:ind w:leftChars="-5" w:left="566" w:hangingChars="288" w:hanging="576"/>
      </w:pPr>
      <w:r w:rsidRPr="0084187F">
        <w:t>[28]</w:t>
      </w:r>
      <w:r w:rsidRPr="0084187F">
        <w:tab/>
        <w:t xml:space="preserve">A.Y. Yasutomi, H. Mori, T. Ogata, Curriculum-based offline network training for improvement of peg-in-hole task performance for holes in concrete, 2022 IEEE/SICE International Symposium on System Integration (SII), 2022, pp. 712-717. </w:t>
      </w:r>
      <w:hyperlink r:id="rId30" w:history="1">
        <w:r w:rsidRPr="0084187F">
          <w:rPr>
            <w:rStyle w:val="Hyperlink"/>
          </w:rPr>
          <w:t>https://doi.org/10.1109/SII52469.2022.9708766</w:t>
        </w:r>
      </w:hyperlink>
    </w:p>
    <w:p w14:paraId="7615CF0A" w14:textId="2C91882E" w:rsidR="0084187F" w:rsidRPr="0084187F" w:rsidRDefault="0084187F" w:rsidP="0061471F">
      <w:pPr>
        <w:pStyle w:val="EndNoteBibliography"/>
        <w:ind w:leftChars="-5" w:left="566" w:hangingChars="288" w:hanging="576"/>
      </w:pPr>
      <w:r w:rsidRPr="0084187F">
        <w:t>[29]</w:t>
      </w:r>
      <w:r w:rsidRPr="0084187F">
        <w:tab/>
        <w:t xml:space="preserve">N. Rogeau, P. Latteur, Y. Weinand, An integrated design tool for timber plate structures to generate joints geometry, fabrication toolpath, and robot trajectories, Automation in Construction, 130 (2021), pp. 103875. </w:t>
      </w:r>
      <w:hyperlink r:id="rId31" w:history="1">
        <w:r w:rsidRPr="0084187F">
          <w:rPr>
            <w:rStyle w:val="Hyperlink"/>
          </w:rPr>
          <w:t>http://dx.doi.org/10.1016/j.autcon.2021.103875</w:t>
        </w:r>
      </w:hyperlink>
    </w:p>
    <w:p w14:paraId="54D3B4CE" w14:textId="359BF6BF" w:rsidR="0084187F" w:rsidRPr="0084187F" w:rsidRDefault="0084187F" w:rsidP="0061471F">
      <w:pPr>
        <w:pStyle w:val="EndNoteBibliography"/>
        <w:ind w:leftChars="-5" w:left="566" w:hangingChars="288" w:hanging="576"/>
      </w:pPr>
      <w:r w:rsidRPr="0084187F">
        <w:t>[30]</w:t>
      </w:r>
      <w:r w:rsidRPr="0084187F">
        <w:tab/>
        <w:t xml:space="preserve">A.K. Ali, O.J. Lee, H. Song, Robot-based facade spatial assembly optimization, Journal of Building Engineering, 33 (2021), pp. 101556. </w:t>
      </w:r>
      <w:hyperlink r:id="rId32" w:history="1">
        <w:r w:rsidRPr="0084187F">
          <w:rPr>
            <w:rStyle w:val="Hyperlink"/>
          </w:rPr>
          <w:t>https://doi.org/10.1016/j.jobe.2020.101556</w:t>
        </w:r>
      </w:hyperlink>
    </w:p>
    <w:p w14:paraId="2EDAF970" w14:textId="3E38A547" w:rsidR="0084187F" w:rsidRPr="0084187F" w:rsidRDefault="0084187F" w:rsidP="0061471F">
      <w:pPr>
        <w:pStyle w:val="EndNoteBibliography"/>
        <w:ind w:leftChars="-5" w:left="566" w:hangingChars="288" w:hanging="576"/>
      </w:pPr>
      <w:r w:rsidRPr="0084187F">
        <w:t>[31]</w:t>
      </w:r>
      <w:r w:rsidRPr="0084187F">
        <w:tab/>
        <w:t xml:space="preserve">R. García, A. Perez, J. Pulido, P. Ulloa, E. Forcael, Assembly of Stay-In-Place Concrete Blocks Using a Robot, IOP Conference Series: Earth and Environmental Science, 2020, pp. 012077. </w:t>
      </w:r>
      <w:hyperlink r:id="rId33" w:history="1">
        <w:r w:rsidRPr="0084187F">
          <w:rPr>
            <w:rStyle w:val="Hyperlink"/>
          </w:rPr>
          <w:t>http://dx.doi.org/10.1088/1755-1315/503/1/012077</w:t>
        </w:r>
      </w:hyperlink>
    </w:p>
    <w:p w14:paraId="366A4A7E" w14:textId="756761D2" w:rsidR="0084187F" w:rsidRPr="0084187F" w:rsidRDefault="0084187F" w:rsidP="0061471F">
      <w:pPr>
        <w:pStyle w:val="EndNoteBibliography"/>
        <w:ind w:leftChars="-5" w:left="566" w:hangingChars="288" w:hanging="576"/>
      </w:pPr>
      <w:r w:rsidRPr="0084187F">
        <w:t>[32]</w:t>
      </w:r>
      <w:r w:rsidRPr="0084187F">
        <w:tab/>
        <w:t xml:space="preserve">N. Rogeau, V. Tiberghien, P. Latteur, Y. Weinand, Robotic insertion of timber joints using visual detection of fiducial markers, Proceedings of the 37th International Symposium on Automation and Robotics in Construction (ISARC), 2020, pp. 491-498. </w:t>
      </w:r>
      <w:hyperlink r:id="rId34" w:history="1">
        <w:r w:rsidRPr="0084187F">
          <w:rPr>
            <w:rStyle w:val="Hyperlink"/>
          </w:rPr>
          <w:t>https://doi.org/10.22260/ISARC2020/0068</w:t>
        </w:r>
      </w:hyperlink>
    </w:p>
    <w:p w14:paraId="7173E137" w14:textId="7752A537" w:rsidR="0084187F" w:rsidRPr="0084187F" w:rsidRDefault="0084187F" w:rsidP="0061471F">
      <w:pPr>
        <w:pStyle w:val="EndNoteBibliography"/>
        <w:ind w:leftChars="-5" w:left="566" w:hangingChars="288" w:hanging="576"/>
      </w:pPr>
      <w:r w:rsidRPr="0084187F">
        <w:t>[33]</w:t>
      </w:r>
      <w:r w:rsidRPr="0084187F">
        <w:tab/>
        <w:t xml:space="preserve">L. Ding, W. Jiang, Y. Zhou, C. Zhou, S. Liu, BIM-based task-level planning for robotic brick assembly through image-based 3D modeling, Advanced Engineering Informatics, 43 (2020), pp. 100993. </w:t>
      </w:r>
      <w:hyperlink r:id="rId35" w:history="1">
        <w:r w:rsidRPr="0084187F">
          <w:rPr>
            <w:rStyle w:val="Hyperlink"/>
          </w:rPr>
          <w:t>https://doi.org/10.1016/j.aei.2019.100993</w:t>
        </w:r>
      </w:hyperlink>
    </w:p>
    <w:p w14:paraId="4E9659FD" w14:textId="010167BE" w:rsidR="0084187F" w:rsidRPr="0084187F" w:rsidRDefault="0084187F" w:rsidP="0061471F">
      <w:pPr>
        <w:pStyle w:val="EndNoteBibliography"/>
        <w:ind w:leftChars="-5" w:left="566" w:hangingChars="288" w:hanging="576"/>
      </w:pPr>
      <w:r w:rsidRPr="0084187F">
        <w:t>[34]</w:t>
      </w:r>
      <w:r w:rsidRPr="0084187F">
        <w:tab/>
        <w:t xml:space="preserve">S. Abdelmohsen, K. Tarabieh, R. El-Dabaa, A. Hassan, I. Salem, Y. El-Ghazi, Coupling parametric design and robotic assembly simulation to generate thermally responsive brick walls, Build. Simul. Conf. Proc, 2019, pp. 3006-3013. </w:t>
      </w:r>
      <w:hyperlink r:id="rId36" w:history="1">
        <w:r w:rsidRPr="0084187F">
          <w:rPr>
            <w:rStyle w:val="Hyperlink"/>
          </w:rPr>
          <w:t>https://doi.org/10.26868/25222708.2019.210904</w:t>
        </w:r>
      </w:hyperlink>
    </w:p>
    <w:p w14:paraId="7C39B275" w14:textId="5A332D11" w:rsidR="0084187F" w:rsidRPr="0084187F" w:rsidRDefault="0084187F" w:rsidP="0061471F">
      <w:pPr>
        <w:pStyle w:val="EndNoteBibliography"/>
        <w:ind w:leftChars="-5" w:left="566" w:hangingChars="288" w:hanging="576"/>
      </w:pPr>
      <w:r w:rsidRPr="0084187F">
        <w:t>[35]</w:t>
      </w:r>
      <w:r w:rsidRPr="0084187F">
        <w:tab/>
        <w:t xml:space="preserve">C.-J. Liang, S.-C. Kang, M.-H. Lee, RAS: a robotic assembly system for steel structure erection and assembly, International Journal of Intelligent Robotics and Applications, 1 (2017), pp. 459-476. </w:t>
      </w:r>
      <w:hyperlink r:id="rId37" w:history="1">
        <w:r w:rsidRPr="0084187F">
          <w:rPr>
            <w:rStyle w:val="Hyperlink"/>
          </w:rPr>
          <w:t>https://doi.org/10.1007/s41315-017-0030-x</w:t>
        </w:r>
      </w:hyperlink>
    </w:p>
    <w:p w14:paraId="1D0461C8" w14:textId="12C9F82B" w:rsidR="0084187F" w:rsidRPr="0084187F" w:rsidRDefault="0084187F" w:rsidP="0061471F">
      <w:pPr>
        <w:pStyle w:val="EndNoteBibliography"/>
        <w:ind w:leftChars="-5" w:left="566" w:hangingChars="288" w:hanging="576"/>
      </w:pPr>
      <w:r w:rsidRPr="0084187F">
        <w:t>[36]</w:t>
      </w:r>
      <w:r w:rsidRPr="0084187F">
        <w:tab/>
        <w:t xml:space="preserve">C. Feng, Y. Xiao, A. Willette, W. McGee, V.R. Kamat, Vision guided autonomous robotic assembly and as-built scanning on unstructured construction sites, Automation in Construction, 59 (2015), pp. 128-138. </w:t>
      </w:r>
      <w:hyperlink r:id="rId38" w:history="1">
        <w:r w:rsidRPr="0084187F">
          <w:rPr>
            <w:rStyle w:val="Hyperlink"/>
          </w:rPr>
          <w:t>https://doi.org/10.1016/j.autcon.2015.06.002</w:t>
        </w:r>
      </w:hyperlink>
    </w:p>
    <w:p w14:paraId="39598032" w14:textId="493E9879" w:rsidR="0084187F" w:rsidRPr="0084187F" w:rsidRDefault="0084187F" w:rsidP="0061471F">
      <w:pPr>
        <w:pStyle w:val="EndNoteBibliography"/>
        <w:ind w:leftChars="-5" w:left="566" w:hangingChars="288" w:hanging="576"/>
      </w:pPr>
      <w:r w:rsidRPr="0084187F">
        <w:t>[37]</w:t>
      </w:r>
      <w:r w:rsidRPr="0084187F">
        <w:tab/>
        <w:t xml:space="preserve">F. Amtsberg, X. Yang, L. Skoury, A.S. Calepso, T. Wortmann, M. Sedlmair, A. Menges, Multi-Actor Fabrication for Digital Timber Construction, Proceedings of the 41st Conference on Education and Research in Computer Aided Architectural Design in Europe (eCAADe 2023), pp. 417–426. </w:t>
      </w:r>
      <w:hyperlink r:id="rId39" w:history="1">
        <w:r w:rsidRPr="0084187F">
          <w:rPr>
            <w:rStyle w:val="Hyperlink"/>
          </w:rPr>
          <w:t>https://doi.org/10.52842/conf.ecaade.2023.1.417</w:t>
        </w:r>
      </w:hyperlink>
    </w:p>
    <w:p w14:paraId="0F5E8A3A" w14:textId="4F11EF8E" w:rsidR="0084187F" w:rsidRPr="0084187F" w:rsidRDefault="0084187F" w:rsidP="0061471F">
      <w:pPr>
        <w:pStyle w:val="EndNoteBibliography"/>
        <w:ind w:leftChars="-5" w:left="566" w:hangingChars="288" w:hanging="576"/>
      </w:pPr>
      <w:r w:rsidRPr="0084187F">
        <w:t>[38]</w:t>
      </w:r>
      <w:r w:rsidRPr="0084187F">
        <w:tab/>
        <w:t xml:space="preserve">B. Wibranek, L. Wietschorke, T. Glaetzer, O. Tessmann, Sequential Modular Assembly - Robotic Assembly of Cantilevering Structures through Differentiated Load Modules, RE: Anthropocene, Design in the Age of Humans - Proceedings of the 25th CAADRIA Conference, 2020, pp. 373-382. </w:t>
      </w:r>
      <w:hyperlink r:id="rId40" w:history="1">
        <w:r w:rsidRPr="0084187F">
          <w:rPr>
            <w:rStyle w:val="Hyperlink"/>
          </w:rPr>
          <w:t>https://doi.org/10.52842/conf.caadria.2020.2.373</w:t>
        </w:r>
      </w:hyperlink>
    </w:p>
    <w:p w14:paraId="64D6B58E" w14:textId="0F7BC19B" w:rsidR="0084187F" w:rsidRPr="0084187F" w:rsidRDefault="0084187F" w:rsidP="0061471F">
      <w:pPr>
        <w:pStyle w:val="EndNoteBibliography"/>
        <w:ind w:leftChars="-5" w:left="566" w:hangingChars="288" w:hanging="576"/>
      </w:pPr>
      <w:r w:rsidRPr="0084187F">
        <w:t>[39]</w:t>
      </w:r>
      <w:r w:rsidRPr="0084187F">
        <w:tab/>
        <w:t xml:space="preserve">R. Dai, E. Kerber, S. Brell-Cokcan, Robot Assisted Assembly of Steel Structures - Optimization and Automation of Plasma Cutting and Assembly, Intelligent &amp; Informed - Proceedings of the 24th CAADRIA Conference, 2019, pp. 163-172. </w:t>
      </w:r>
      <w:hyperlink r:id="rId41" w:history="1">
        <w:r w:rsidRPr="0084187F">
          <w:rPr>
            <w:rStyle w:val="Hyperlink"/>
          </w:rPr>
          <w:t>https://doi.org/10.52842/conf.caadria.2019.1.163</w:t>
        </w:r>
      </w:hyperlink>
    </w:p>
    <w:p w14:paraId="3A23E007" w14:textId="6A73F0FD" w:rsidR="0084187F" w:rsidRPr="0084187F" w:rsidRDefault="0084187F" w:rsidP="0061471F">
      <w:pPr>
        <w:pStyle w:val="EndNoteBibliography"/>
        <w:ind w:leftChars="-5" w:left="566" w:hangingChars="288" w:hanging="576"/>
      </w:pPr>
      <w:r w:rsidRPr="0084187F">
        <w:t>[40]</w:t>
      </w:r>
      <w:r w:rsidRPr="0084187F">
        <w:tab/>
        <w:t xml:space="preserve">A. Das, I.W. Foged, M.B. Jensen, Designing with a Robot: Interactive methods for brick wall design using computer vision, Anthropologic - Architecture and Fabrication in the cognitive age : The 38th Conference on Education and Research in Computer Aided Architectural Design in Europe, 2020, pp. 605-612. </w:t>
      </w:r>
      <w:hyperlink r:id="rId42" w:history="1">
        <w:r w:rsidRPr="0084187F">
          <w:rPr>
            <w:rStyle w:val="Hyperlink"/>
          </w:rPr>
          <w:t>https://doi.org/10.52842/conf.ecaade.2020.2.605</w:t>
        </w:r>
      </w:hyperlink>
    </w:p>
    <w:p w14:paraId="34E9D994" w14:textId="697D580D" w:rsidR="0084187F" w:rsidRPr="0084187F" w:rsidRDefault="0084187F" w:rsidP="0061471F">
      <w:pPr>
        <w:pStyle w:val="EndNoteBibliography"/>
        <w:ind w:leftChars="-5" w:left="566" w:hangingChars="288" w:hanging="576"/>
      </w:pPr>
      <w:r w:rsidRPr="0084187F">
        <w:t>[41]</w:t>
      </w:r>
      <w:r w:rsidRPr="0084187F">
        <w:tab/>
        <w:t xml:space="preserve">Y.-T. Shen, J.-S. Hsu, The Development of Mix-Reality Interface and Synchronous Robot Fabrication for the Collaborative Construction, International Conference on Human-Computer Interaction, 2023, pp. 372-381. </w:t>
      </w:r>
      <w:hyperlink r:id="rId43" w:history="1">
        <w:r w:rsidRPr="0084187F">
          <w:rPr>
            <w:rStyle w:val="Hyperlink"/>
          </w:rPr>
          <w:t>https://doi.org/10.1007/978-3-031-35634-6_26</w:t>
        </w:r>
      </w:hyperlink>
    </w:p>
    <w:p w14:paraId="0E382915" w14:textId="5A44BAE8" w:rsidR="0084187F" w:rsidRPr="0084187F" w:rsidRDefault="0084187F" w:rsidP="0061471F">
      <w:pPr>
        <w:pStyle w:val="EndNoteBibliography"/>
        <w:ind w:leftChars="-5" w:left="566" w:hangingChars="288" w:hanging="576"/>
      </w:pPr>
      <w:r w:rsidRPr="0084187F">
        <w:t>[42]</w:t>
      </w:r>
      <w:r w:rsidRPr="0084187F">
        <w:tab/>
        <w:t xml:space="preserve">Y. Song, R. Koeck, S. Luo, AR Digi-Component: AR-assisted, real-time, immersive design and robotic fabrication workflow for parametric architectural structures, Projections-Proceedings of the 26th International Conference of the Association for Computer-Aided Architectural Design Research in Asia, CAADRIA 2021, 2021, pp. 253-262. </w:t>
      </w:r>
      <w:hyperlink r:id="rId44" w:history="1">
        <w:r w:rsidRPr="0084187F">
          <w:rPr>
            <w:rStyle w:val="Hyperlink"/>
          </w:rPr>
          <w:t>http://dx.doi.org/10.52842/conf.caadria.2021.2.253</w:t>
        </w:r>
      </w:hyperlink>
    </w:p>
    <w:p w14:paraId="30556838" w14:textId="7304310D" w:rsidR="0084187F" w:rsidRPr="0084187F" w:rsidRDefault="0084187F" w:rsidP="0061471F">
      <w:pPr>
        <w:pStyle w:val="EndNoteBibliography"/>
        <w:ind w:leftChars="-5" w:left="566" w:hangingChars="288" w:hanging="576"/>
      </w:pPr>
      <w:r w:rsidRPr="0084187F">
        <w:t>[43]</w:t>
      </w:r>
      <w:r w:rsidRPr="0084187F">
        <w:tab/>
        <w:t xml:space="preserve">G. Vallat, J. Wang, A. Maddux, M. Kamgarpour, S. Parascho, Reinforcement learning for scaffold-free construction of spanning structures, Proceedings of the 8th ACM Symposium on Computational Fabrication, 2023, pp. 1-12. </w:t>
      </w:r>
      <w:hyperlink r:id="rId45" w:history="1">
        <w:r w:rsidRPr="0084187F">
          <w:rPr>
            <w:rStyle w:val="Hyperlink"/>
          </w:rPr>
          <w:t>https://doi.org/10.1145/3623263.3623359</w:t>
        </w:r>
      </w:hyperlink>
    </w:p>
    <w:p w14:paraId="1AB12F0A" w14:textId="77777777" w:rsidR="0084187F" w:rsidRPr="0084187F" w:rsidRDefault="0084187F" w:rsidP="0061471F">
      <w:pPr>
        <w:pStyle w:val="EndNoteBibliography"/>
        <w:ind w:leftChars="-5" w:left="566" w:hangingChars="288" w:hanging="576"/>
      </w:pPr>
      <w:r w:rsidRPr="0084187F">
        <w:t>[44]</w:t>
      </w:r>
      <w:r w:rsidRPr="0084187F">
        <w:tab/>
        <w:t>K. Wu, A. Kilian, Developing architectural geometry through robotic assembly and material sensing,  Robotic Fabrication in Architecture, Art and Design 2016, 2016, pp. 240-249.</w:t>
      </w:r>
    </w:p>
    <w:p w14:paraId="0A0A5076" w14:textId="0A3BEB78" w:rsidR="0084187F" w:rsidRPr="0084187F" w:rsidRDefault="0084187F" w:rsidP="0061471F">
      <w:pPr>
        <w:pStyle w:val="EndNoteBibliography"/>
        <w:ind w:leftChars="-5" w:left="566" w:hangingChars="288" w:hanging="576"/>
      </w:pPr>
      <w:r w:rsidRPr="0084187F">
        <w:t>[45]</w:t>
      </w:r>
      <w:r w:rsidRPr="0084187F">
        <w:tab/>
        <w:t xml:space="preserve">K. Wu, A. Kilian, Robotic equilibrium: Scaffold free arch assemblies, Proceedings of the 38th annual conference of the association for computer aided design in architecture, 2018, pp. 342-349. </w:t>
      </w:r>
      <w:hyperlink r:id="rId46" w:history="1">
        <w:r w:rsidRPr="0084187F">
          <w:rPr>
            <w:rStyle w:val="Hyperlink"/>
          </w:rPr>
          <w:t>https://doi.org/10.52842/conf.acadia.2018.342</w:t>
        </w:r>
      </w:hyperlink>
    </w:p>
    <w:p w14:paraId="187AA0E5" w14:textId="377B2905" w:rsidR="0084187F" w:rsidRPr="0084187F" w:rsidRDefault="0084187F" w:rsidP="0061471F">
      <w:pPr>
        <w:pStyle w:val="EndNoteBibliography"/>
        <w:ind w:leftChars="-5" w:left="566" w:hangingChars="288" w:hanging="576"/>
      </w:pPr>
      <w:r w:rsidRPr="0084187F">
        <w:t>[46]</w:t>
      </w:r>
      <w:r w:rsidRPr="0084187F">
        <w:tab/>
        <w:t xml:space="preserve">K. Wu, A. Kilian, Designing Compression-Only Arch Structures Using Robotic Equilibrium Assembly, Impact: Design With All Senses: Proceedings of the Design Modelling Symposium, Berlin 2019, 2020, pp. 608-622. </w:t>
      </w:r>
      <w:hyperlink r:id="rId47" w:history="1">
        <w:r w:rsidRPr="0084187F">
          <w:rPr>
            <w:rStyle w:val="Hyperlink"/>
          </w:rPr>
          <w:t>https://doi.org/10.1007/978-3-030-29829-6_47</w:t>
        </w:r>
      </w:hyperlink>
    </w:p>
    <w:p w14:paraId="5DAF21B5" w14:textId="243CA4D7" w:rsidR="0084187F" w:rsidRPr="0084187F" w:rsidRDefault="0084187F" w:rsidP="0061471F">
      <w:pPr>
        <w:pStyle w:val="EndNoteBibliography"/>
        <w:ind w:leftChars="-5" w:left="566" w:hangingChars="288" w:hanging="576"/>
      </w:pPr>
      <w:r w:rsidRPr="0084187F">
        <w:t>[47]</w:t>
      </w:r>
      <w:r w:rsidRPr="0084187F">
        <w:tab/>
        <w:t xml:space="preserve">H. You, Y. Ye, T. Zhou, Q. Zhu, J. Du, Robot-Enabled Construction Assembly with Automated Sequence Planning Based on ChatGPT: RoboGPT, Buildings, 13(7) (2023), pp. 1772. </w:t>
      </w:r>
      <w:hyperlink r:id="rId48" w:history="1">
        <w:r w:rsidRPr="0084187F">
          <w:rPr>
            <w:rStyle w:val="Hyperlink"/>
          </w:rPr>
          <w:t>https://doi.org/10.3390/buildings13071772</w:t>
        </w:r>
      </w:hyperlink>
    </w:p>
    <w:p w14:paraId="54606EFD" w14:textId="24726DEE" w:rsidR="0084187F" w:rsidRPr="0084187F" w:rsidRDefault="0084187F" w:rsidP="0061471F">
      <w:pPr>
        <w:pStyle w:val="EndNoteBibliography"/>
        <w:ind w:leftChars="-5" w:left="566" w:hangingChars="288" w:hanging="576"/>
      </w:pPr>
      <w:r w:rsidRPr="0084187F">
        <w:t>[48]</w:t>
      </w:r>
      <w:r w:rsidRPr="0084187F">
        <w:tab/>
        <w:t xml:space="preserve">I.X. Han, E.P. Bruun, S. Marsh, M. Tavano, S. Adriaenssens, S. Parascho, From Concept to Construction-A Transferable Design and Robotic </w:t>
      </w:r>
      <w:r w:rsidRPr="0084187F">
        <w:lastRenderedPageBreak/>
        <w:t xml:space="preserve">Fabrication Method for a Building-Scale Vault, Proceedings of the 40th Annual Conference of the Association for Computer Aided Design in Architecture: Distributed Proximities, Acadia 2020, 2020, pp. </w:t>
      </w:r>
      <w:hyperlink r:id="rId49" w:history="1">
        <w:r w:rsidRPr="0084187F">
          <w:rPr>
            <w:rStyle w:val="Hyperlink"/>
          </w:rPr>
          <w:t>https://doi.org/10.52842/conf.acadia.2020.1.614</w:t>
        </w:r>
      </w:hyperlink>
    </w:p>
    <w:p w14:paraId="68397F67" w14:textId="6D3812C8" w:rsidR="0084187F" w:rsidRPr="0084187F" w:rsidRDefault="0084187F" w:rsidP="0061471F">
      <w:pPr>
        <w:pStyle w:val="EndNoteBibliography"/>
        <w:ind w:leftChars="-5" w:left="566" w:hangingChars="288" w:hanging="576"/>
      </w:pPr>
      <w:r w:rsidRPr="0084187F">
        <w:t>[49]</w:t>
      </w:r>
      <w:r w:rsidRPr="0084187F">
        <w:tab/>
        <w:t xml:space="preserve">J. Zhao, A. Agkathidis, D. Lombardi, H. Chen, A computational framework for parametric design and robotic fabrication of the Dougong joint, Digital Design Reconsidered - Proceedings of the 41st Conference on Education and Research in Computer Aided Architectural Design in Europe (eCAADe 2023), 2023, pp. </w:t>
      </w:r>
      <w:hyperlink r:id="rId50" w:history="1">
        <w:r w:rsidRPr="0084187F">
          <w:rPr>
            <w:rStyle w:val="Hyperlink"/>
          </w:rPr>
          <w:t>https://doi.org/10.52842/conf.ecaade.2023.1.313</w:t>
        </w:r>
      </w:hyperlink>
    </w:p>
    <w:p w14:paraId="2468ADEC" w14:textId="18A25376" w:rsidR="0084187F" w:rsidRPr="0084187F" w:rsidRDefault="0084187F" w:rsidP="0061471F">
      <w:pPr>
        <w:pStyle w:val="EndNoteBibliography"/>
        <w:ind w:leftChars="-5" w:left="566" w:hangingChars="288" w:hanging="576"/>
      </w:pPr>
      <w:r w:rsidRPr="0084187F">
        <w:t>[50]</w:t>
      </w:r>
      <w:r w:rsidRPr="0084187F">
        <w:tab/>
        <w:t xml:space="preserve">E.P. Bruun, R. Pastrana, V. Paris, A. Beghini, A. Pizzigoni, S. Parascho, S. Adriaenssens, Three cooperative robotic fabrication methods for the scaffold-free construction of a masonry arch, Automation in Construction, 129 (2021), pp. 103803. </w:t>
      </w:r>
      <w:hyperlink r:id="rId51" w:history="1">
        <w:r w:rsidRPr="0084187F">
          <w:rPr>
            <w:rStyle w:val="Hyperlink"/>
          </w:rPr>
          <w:t>https://doi.org/10.1016/j.autcon.2021.103803</w:t>
        </w:r>
      </w:hyperlink>
    </w:p>
    <w:p w14:paraId="1301DCDD" w14:textId="4266B479" w:rsidR="0084187F" w:rsidRPr="0084187F" w:rsidRDefault="0084187F" w:rsidP="0061471F">
      <w:pPr>
        <w:pStyle w:val="EndNoteBibliography"/>
        <w:ind w:leftChars="-5" w:left="566" w:hangingChars="288" w:hanging="576"/>
      </w:pPr>
      <w:r w:rsidRPr="0084187F">
        <w:t>[51]</w:t>
      </w:r>
      <w:r w:rsidRPr="0084187F">
        <w:tab/>
        <w:t xml:space="preserve">D. Reinhardt, Design Robotics Towards human-robot timber module assembly, Proceedings of the 37th eCAADe and 23rd SIGraDi Conference, 2019, pp. 211-216. </w:t>
      </w:r>
      <w:hyperlink r:id="rId52" w:history="1">
        <w:r w:rsidRPr="0084187F">
          <w:rPr>
            <w:rStyle w:val="Hyperlink"/>
          </w:rPr>
          <w:t>https://doi.org/10.52842/conf.ecaade.2019.2.211</w:t>
        </w:r>
      </w:hyperlink>
    </w:p>
    <w:p w14:paraId="41644469" w14:textId="6A74960C" w:rsidR="0084187F" w:rsidRPr="0084187F" w:rsidRDefault="0084187F" w:rsidP="0061471F">
      <w:pPr>
        <w:pStyle w:val="EndNoteBibliography"/>
        <w:ind w:leftChars="-5" w:left="566" w:hangingChars="288" w:hanging="576"/>
      </w:pPr>
      <w:r w:rsidRPr="0084187F">
        <w:t>[52]</w:t>
      </w:r>
      <w:r w:rsidRPr="0084187F">
        <w:tab/>
        <w:t xml:space="preserve">R. Craney, A. Adel, Engrained Performance: Performance-Driven Computational Design of a Robotically Assembled Shingle Facade System, Proceedings of the 40th annual conference of - the association for computer al d ed design in architecture, 2020, pp. 604-613. </w:t>
      </w:r>
      <w:hyperlink r:id="rId53" w:history="1">
        <w:r w:rsidRPr="0084187F">
          <w:rPr>
            <w:rStyle w:val="Hyperlink"/>
          </w:rPr>
          <w:t>https://dx.doi.org/10.7302/7049</w:t>
        </w:r>
      </w:hyperlink>
    </w:p>
    <w:p w14:paraId="50F24BB2" w14:textId="77777777" w:rsidR="0084187F" w:rsidRPr="0084187F" w:rsidRDefault="0084187F" w:rsidP="0061471F">
      <w:pPr>
        <w:pStyle w:val="EndNoteBibliography"/>
        <w:ind w:leftChars="-5" w:left="566" w:hangingChars="288" w:hanging="576"/>
      </w:pPr>
      <w:r w:rsidRPr="0084187F">
        <w:t>[53]</w:t>
      </w:r>
      <w:r w:rsidRPr="0084187F">
        <w:tab/>
        <w:t>P. Lara Ditzel, L. Balas, O. Kalina, L. Vasey, S. Bechert, O.D. Krieg , A. Menges, J. Knippers, Integrative Fabrication of Sandwich Shells,  Proceedings of the 38th Annual Conference of the Association for Computer Aided Design in Architecture, 2018.</w:t>
      </w:r>
    </w:p>
    <w:p w14:paraId="3C8B458F" w14:textId="2B7F9544" w:rsidR="0084187F" w:rsidRPr="0084187F" w:rsidRDefault="0084187F" w:rsidP="0061471F">
      <w:pPr>
        <w:pStyle w:val="EndNoteBibliography"/>
        <w:ind w:leftChars="-5" w:left="566" w:hangingChars="288" w:hanging="576"/>
      </w:pPr>
      <w:r w:rsidRPr="0084187F">
        <w:t>[54]</w:t>
      </w:r>
      <w:r w:rsidRPr="0084187F">
        <w:tab/>
        <w:t xml:space="preserve">A. Groenewolt, O. Krieg, A. Menges, Collaborative Human-Robot Timber Construction, 2023, pp. </w:t>
      </w:r>
      <w:hyperlink r:id="rId54" w:history="1">
        <w:r w:rsidRPr="0084187F">
          <w:rPr>
            <w:rStyle w:val="Hyperlink"/>
          </w:rPr>
          <w:t>https://doi.org/10.52842/conf.ecaade.2023.1.407</w:t>
        </w:r>
      </w:hyperlink>
    </w:p>
    <w:p w14:paraId="3C55CE32" w14:textId="6FE37BFB" w:rsidR="0084187F" w:rsidRPr="0084187F" w:rsidRDefault="0084187F" w:rsidP="0061471F">
      <w:pPr>
        <w:pStyle w:val="EndNoteBibliography"/>
        <w:ind w:leftChars="-5" w:left="566" w:hangingChars="288" w:hanging="576"/>
      </w:pPr>
      <w:r w:rsidRPr="0084187F">
        <w:t>[55]</w:t>
      </w:r>
      <w:r w:rsidRPr="0084187F">
        <w:tab/>
        <w:t xml:space="preserve">Z. Xian, N. Hoban, B. Peters, Spatial Timber Assembly: Robotically Fabricated Reciprocal Frame Wall, Real-time-Proceedings of the 38th eCAADe Conference, Berlin, Germany, 2020, pp. 403-412. </w:t>
      </w:r>
      <w:hyperlink r:id="rId55" w:history="1">
        <w:r w:rsidRPr="0084187F">
          <w:rPr>
            <w:rStyle w:val="Hyperlink"/>
          </w:rPr>
          <w:t>https://doi.org/10.52842/conf.ecaade.2020.2.403</w:t>
        </w:r>
      </w:hyperlink>
    </w:p>
    <w:p w14:paraId="24C25735" w14:textId="629FF368" w:rsidR="0084187F" w:rsidRPr="0084187F" w:rsidRDefault="0084187F" w:rsidP="0061471F">
      <w:pPr>
        <w:pStyle w:val="EndNoteBibliography"/>
        <w:ind w:leftChars="-5" w:left="566" w:hangingChars="288" w:hanging="576"/>
      </w:pPr>
      <w:r w:rsidRPr="0084187F">
        <w:t>[56]</w:t>
      </w:r>
      <w:r w:rsidRPr="0084187F">
        <w:tab/>
        <w:t xml:space="preserve">A. Adel, Co-Robotic Assembly of Nonstandard Timber Structures, Proceedings of the 42nd Annual Conference of the Association of Computer Aided Design in Architecture (ACADIA), 2023, pp. 604-613. </w:t>
      </w:r>
      <w:hyperlink r:id="rId56" w:history="1">
        <w:r w:rsidRPr="0084187F">
          <w:rPr>
            <w:rStyle w:val="Hyperlink"/>
          </w:rPr>
          <w:t>https://dx.doi.org/10.7302/8675</w:t>
        </w:r>
      </w:hyperlink>
    </w:p>
    <w:p w14:paraId="2941F966" w14:textId="1CFC8F99" w:rsidR="0084187F" w:rsidRPr="0084187F" w:rsidRDefault="0084187F" w:rsidP="0061471F">
      <w:pPr>
        <w:pStyle w:val="EndNoteBibliography"/>
        <w:ind w:leftChars="-5" w:left="566" w:hangingChars="288" w:hanging="576"/>
      </w:pPr>
      <w:r w:rsidRPr="0084187F">
        <w:t>[57]</w:t>
      </w:r>
      <w:r w:rsidRPr="0084187F">
        <w:tab/>
        <w:t xml:space="preserve">E. Augustynowicz, M. Smigielska, D. Nikles, T. Wehrle, H. Wagner, Parametric design and multirobotic fabrication of wood facades. ACADIA 2021: Realignments. Toward Critical Computation, Proceedings of the 41st Annual Conference of the Association for Computer Aided Design in Architecture (ACADIA), 2021, pp. 258-269. </w:t>
      </w:r>
      <w:hyperlink r:id="rId57" w:history="1">
        <w:r w:rsidRPr="0084187F">
          <w:rPr>
            <w:rStyle w:val="Hyperlink"/>
          </w:rPr>
          <w:t>https://doi.org/10.52842/conf.acadia.2021.258</w:t>
        </w:r>
      </w:hyperlink>
    </w:p>
    <w:p w14:paraId="4B8964CA" w14:textId="02E28A96" w:rsidR="0084187F" w:rsidRPr="0084187F" w:rsidRDefault="0084187F" w:rsidP="0061471F">
      <w:pPr>
        <w:pStyle w:val="EndNoteBibliography"/>
        <w:ind w:leftChars="-5" w:left="566" w:hangingChars="288" w:hanging="576"/>
      </w:pPr>
      <w:r w:rsidRPr="0084187F">
        <w:t>[58]</w:t>
      </w:r>
      <w:r w:rsidRPr="0084187F">
        <w:tab/>
        <w:t xml:space="preserve">W. Xu, D. Luo, Y. Gao, Automatic brick masonry system and its application in on-site construction, 4th International Conference on Computer-Aided Architectural Design Research: Intelligent and Informed,(CAADRIA), 2019, pp. 83-92. </w:t>
      </w:r>
      <w:hyperlink r:id="rId58" w:history="1">
        <w:r w:rsidRPr="0084187F">
          <w:rPr>
            <w:rStyle w:val="Hyperlink"/>
          </w:rPr>
          <w:t>http://dx.doi.org/10.52842/conf.caadria.2019.1.083</w:t>
        </w:r>
      </w:hyperlink>
    </w:p>
    <w:p w14:paraId="6013A567" w14:textId="4D6604E6" w:rsidR="0084187F" w:rsidRPr="0084187F" w:rsidRDefault="0084187F" w:rsidP="0061471F">
      <w:pPr>
        <w:pStyle w:val="EndNoteBibliography"/>
        <w:ind w:leftChars="-5" w:left="566" w:hangingChars="288" w:hanging="576"/>
      </w:pPr>
      <w:r w:rsidRPr="0084187F">
        <w:t>[59]</w:t>
      </w:r>
      <w:r w:rsidRPr="0084187F">
        <w:tab/>
        <w:t xml:space="preserve">H.J. Wagner, M. Alvarez, O. Kyjanek, Z. Bhiri, M. Buck, A. Menges, Flexible and transportable robotic timber construction platform–TIM, Automation in Construction, 120 (2020), pp. 103400. </w:t>
      </w:r>
      <w:hyperlink r:id="rId59" w:history="1">
        <w:r w:rsidRPr="0084187F">
          <w:rPr>
            <w:rStyle w:val="Hyperlink"/>
          </w:rPr>
          <w:t>https://doi.org/10.1016/j.autcon.2020.103400</w:t>
        </w:r>
      </w:hyperlink>
    </w:p>
    <w:p w14:paraId="2D319184" w14:textId="52DB907D" w:rsidR="0084187F" w:rsidRPr="0084187F" w:rsidRDefault="0084187F" w:rsidP="0061471F">
      <w:pPr>
        <w:pStyle w:val="EndNoteBibliography"/>
        <w:ind w:leftChars="-5" w:left="566" w:hangingChars="288" w:hanging="576"/>
      </w:pPr>
      <w:r w:rsidRPr="0084187F">
        <w:t>[60]</w:t>
      </w:r>
      <w:r w:rsidRPr="0084187F">
        <w:tab/>
        <w:t xml:space="preserve">A.A. Apolinarska, M. Kuhn, F. Gramazio, M. Kohler, Performance-Driven Design of a Reciprocal Frame Canopy–Timber structure of the FutureTree, Towards a new, configurable architecture–Proceedings of the 39th International Hybrid Conference on Education and Research in Computer Aided Architectural Design in Europe, 2021, pp. 497-504. </w:t>
      </w:r>
      <w:hyperlink r:id="rId60" w:history="1">
        <w:r w:rsidRPr="0084187F">
          <w:rPr>
            <w:rStyle w:val="Hyperlink"/>
          </w:rPr>
          <w:t>http://dx.doi.org/10.52842/conf.ecaade.2021.1.497</w:t>
        </w:r>
      </w:hyperlink>
    </w:p>
    <w:p w14:paraId="31C20BB3" w14:textId="7825F29D" w:rsidR="0084187F" w:rsidRPr="0084187F" w:rsidRDefault="0084187F" w:rsidP="0061471F">
      <w:pPr>
        <w:pStyle w:val="EndNoteBibliography"/>
        <w:ind w:leftChars="-5" w:left="566" w:hangingChars="288" w:hanging="576"/>
      </w:pPr>
      <w:r w:rsidRPr="0084187F">
        <w:t>[61]</w:t>
      </w:r>
      <w:r w:rsidRPr="0084187F">
        <w:tab/>
        <w:t xml:space="preserve">P. Eversmann, F. Gramazio, M. Kohler, Robotic prefabrication of timber structures: towards automated large-scale spatial assembly, Construction Robotics, 1(1) (2017), pp. 49-60. </w:t>
      </w:r>
      <w:hyperlink r:id="rId61" w:history="1">
        <w:r w:rsidRPr="0084187F">
          <w:rPr>
            <w:rStyle w:val="Hyperlink"/>
          </w:rPr>
          <w:t>https://doi.org/10.1007/s41693-017-0006-2</w:t>
        </w:r>
      </w:hyperlink>
    </w:p>
    <w:p w14:paraId="300E3363" w14:textId="5DCB2A29" w:rsidR="0084187F" w:rsidRPr="0084187F" w:rsidRDefault="0084187F" w:rsidP="0061471F">
      <w:pPr>
        <w:pStyle w:val="EndNoteBibliography"/>
        <w:ind w:leftChars="-5" w:left="566" w:hangingChars="288" w:hanging="576"/>
      </w:pPr>
      <w:r w:rsidRPr="0084187F">
        <w:t>[62]</w:t>
      </w:r>
      <w:r w:rsidRPr="0084187F">
        <w:tab/>
        <w:t xml:space="preserve">S. Wang, D. Lin, L. Sun, Human-cyber-physical system for post-digital design and construction of lightweight timber structures, Automation in Construction, 154 (2023), pp. 105033. </w:t>
      </w:r>
      <w:hyperlink r:id="rId62" w:history="1">
        <w:r w:rsidRPr="0084187F">
          <w:rPr>
            <w:rStyle w:val="Hyperlink"/>
          </w:rPr>
          <w:t>https://doi.org/10.1016/j.autcon.2023.105033</w:t>
        </w:r>
      </w:hyperlink>
    </w:p>
    <w:p w14:paraId="2C30F1A8" w14:textId="013D8C08" w:rsidR="0084187F" w:rsidRPr="0084187F" w:rsidRDefault="0084187F" w:rsidP="0061471F">
      <w:pPr>
        <w:pStyle w:val="EndNoteBibliography"/>
        <w:ind w:leftChars="-5" w:left="566" w:hangingChars="288" w:hanging="576"/>
      </w:pPr>
      <w:r w:rsidRPr="0084187F">
        <w:t>[63]</w:t>
      </w:r>
      <w:r w:rsidRPr="0084187F">
        <w:tab/>
        <w:t xml:space="preserve">L. Herrmann, R. Boumann, M. Lehmann, S. Müller, T. Bruckmann, Simulation-Based Comparison of Novel Automated Construction Systems, Robotics, 11(6) (2022), pp. 119. </w:t>
      </w:r>
      <w:hyperlink r:id="rId63" w:history="1">
        <w:r w:rsidRPr="0084187F">
          <w:rPr>
            <w:rStyle w:val="Hyperlink"/>
          </w:rPr>
          <w:t>https://doi.org/10.3390/robotics11060119</w:t>
        </w:r>
      </w:hyperlink>
    </w:p>
    <w:p w14:paraId="0D76204B" w14:textId="6BEC4635" w:rsidR="0084187F" w:rsidRPr="0084187F" w:rsidRDefault="0084187F" w:rsidP="0061471F">
      <w:pPr>
        <w:pStyle w:val="EndNoteBibliography"/>
        <w:ind w:leftChars="-5" w:left="566" w:hangingChars="288" w:hanging="576"/>
      </w:pPr>
      <w:r w:rsidRPr="0084187F">
        <w:rPr>
          <w:rFonts w:hint="eastAsia"/>
        </w:rPr>
        <w:t>[64]</w:t>
      </w:r>
      <w:r w:rsidRPr="0084187F">
        <w:rPr>
          <w:rFonts w:hint="eastAsia"/>
        </w:rPr>
        <w:tab/>
        <w:t>M. Vujovi</w:t>
      </w:r>
      <w:r w:rsidRPr="0084187F">
        <w:rPr>
          <w:rFonts w:hint="eastAsia"/>
        </w:rPr>
        <w:t>ć</w:t>
      </w:r>
      <w:r w:rsidRPr="0084187F">
        <w:rPr>
          <w:rFonts w:hint="eastAsia"/>
        </w:rPr>
        <w:t>, A. Rodi</w:t>
      </w:r>
      <w:r w:rsidRPr="0084187F">
        <w:rPr>
          <w:rFonts w:hint="eastAsia"/>
        </w:rPr>
        <w:t>ć</w:t>
      </w:r>
      <w:r w:rsidRPr="0084187F">
        <w:rPr>
          <w:rFonts w:hint="eastAsia"/>
        </w:rPr>
        <w:t>, I. Stevanovi</w:t>
      </w:r>
      <w:r w:rsidRPr="0084187F">
        <w:rPr>
          <w:rFonts w:hint="eastAsia"/>
        </w:rPr>
        <w:t>ć</w:t>
      </w:r>
      <w:r w:rsidRPr="0084187F">
        <w:rPr>
          <w:rFonts w:hint="eastAsia"/>
        </w:rPr>
        <w:t>, Design of modular re-configurable robotic system for construction and digital fabrication, Advances in Robot Design and Intelligent Control: Proceedings of the 25th Conference o</w:t>
      </w:r>
      <w:r w:rsidRPr="0084187F">
        <w:t xml:space="preserve">n Robotics in Alpe-Adria-Danube Region (RAAD16), 2017, pp. 550-559. </w:t>
      </w:r>
      <w:hyperlink r:id="rId64" w:history="1">
        <w:r w:rsidRPr="0084187F">
          <w:rPr>
            <w:rStyle w:val="Hyperlink"/>
          </w:rPr>
          <w:t>https://doi.org/10.1007/978-3-319-49058-8_60</w:t>
        </w:r>
      </w:hyperlink>
    </w:p>
    <w:p w14:paraId="791E1CAE" w14:textId="18D4A3A2" w:rsidR="0084187F" w:rsidRPr="0084187F" w:rsidRDefault="0084187F" w:rsidP="0061471F">
      <w:pPr>
        <w:pStyle w:val="EndNoteBibliography"/>
        <w:ind w:leftChars="-5" w:left="566" w:hangingChars="288" w:hanging="576"/>
      </w:pPr>
      <w:r w:rsidRPr="0084187F">
        <w:t>[65]</w:t>
      </w:r>
      <w:r w:rsidRPr="0084187F">
        <w:tab/>
        <w:t xml:space="preserve">T. Bruckmann, H. Mattern, A. Spengler, C. Reichert, A. Malkwitz, M. König, Automated construction of masonry buildings using cable-driven parallel robots, ISARC. Proceedings of the International Symposium on Automation and Robotics in Construction, 2016, pp. 1. </w:t>
      </w:r>
      <w:hyperlink r:id="rId65" w:history="1">
        <w:r w:rsidRPr="0084187F">
          <w:rPr>
            <w:rStyle w:val="Hyperlink"/>
          </w:rPr>
          <w:t>https://doi.org/10.22260/ISARC2016/0041</w:t>
        </w:r>
      </w:hyperlink>
    </w:p>
    <w:p w14:paraId="6B4A8BA6" w14:textId="316CB0EC" w:rsidR="0084187F" w:rsidRPr="0084187F" w:rsidRDefault="0084187F" w:rsidP="0061471F">
      <w:pPr>
        <w:pStyle w:val="EndNoteBibliography"/>
        <w:ind w:leftChars="-5" w:left="566" w:hangingChars="288" w:hanging="576"/>
      </w:pPr>
      <w:r w:rsidRPr="0084187F">
        <w:t>[66]</w:t>
      </w:r>
      <w:r w:rsidRPr="0084187F">
        <w:tab/>
        <w:t xml:space="preserve">M. Kohler, Tolerance-Aware Design of Robotically Assembled Spatial Structures, Proceedings of the 42nd Annual Conference of the Association of Computer Aided Design in Architecture (ACADIA), 2022, pp. 4-23. </w:t>
      </w:r>
      <w:hyperlink r:id="rId66" w:history="1">
        <w:r w:rsidRPr="0084187F">
          <w:rPr>
            <w:rStyle w:val="Hyperlink"/>
          </w:rPr>
          <w:t>https://papers.cumincad.org/cgi-bin/works/paper/acadia22_4</w:t>
        </w:r>
      </w:hyperlink>
    </w:p>
    <w:p w14:paraId="074047FE" w14:textId="6D7EFA36" w:rsidR="0084187F" w:rsidRPr="0084187F" w:rsidRDefault="0084187F" w:rsidP="0061471F">
      <w:pPr>
        <w:pStyle w:val="EndNoteBibliography"/>
        <w:ind w:leftChars="-5" w:left="566" w:hangingChars="288" w:hanging="576"/>
      </w:pPr>
      <w:r w:rsidRPr="0084187F">
        <w:t>[67]</w:t>
      </w:r>
      <w:r w:rsidRPr="0084187F">
        <w:tab/>
        <w:t xml:space="preserve">A.A. Apolinarska, M. Pacher, H. Li, N. Cote, R. Pastrana, F. Gramazio, M. Kohler, Robotic assembly of timber joints using reinforcement learning, Automation in Construction, 125 (2021), pp. 103569. </w:t>
      </w:r>
      <w:hyperlink r:id="rId67" w:history="1">
        <w:r w:rsidRPr="0084187F">
          <w:rPr>
            <w:rStyle w:val="Hyperlink"/>
          </w:rPr>
          <w:t>https://doi.org/10.1016/j.autcon.2021.103569</w:t>
        </w:r>
      </w:hyperlink>
    </w:p>
    <w:p w14:paraId="721F1985" w14:textId="024D39FB" w:rsidR="0084187F" w:rsidRPr="0084187F" w:rsidRDefault="0084187F" w:rsidP="0061471F">
      <w:pPr>
        <w:pStyle w:val="EndNoteBibliography"/>
        <w:ind w:leftChars="-5" w:left="566" w:hangingChars="288" w:hanging="576"/>
      </w:pPr>
      <w:r w:rsidRPr="0084187F">
        <w:t>[68]</w:t>
      </w:r>
      <w:r w:rsidRPr="0084187F">
        <w:tab/>
        <w:t xml:space="preserve">A. Garg, V.R. Kamat, Virtual prototyping for robotic fabrication of rebar cages in manufactured concrete construction, Journal of Architectural Engineering, 20(1) (2014), pp. 06013002. </w:t>
      </w:r>
      <w:hyperlink r:id="rId68" w:history="1">
        <w:r w:rsidRPr="0084187F">
          <w:rPr>
            <w:rStyle w:val="Hyperlink"/>
          </w:rPr>
          <w:t>http://dx.doi.org/10.1061/(ASCE)AE.1943-5568.0000134</w:t>
        </w:r>
      </w:hyperlink>
    </w:p>
    <w:p w14:paraId="78E54B85" w14:textId="73F51EDB" w:rsidR="0084187F" w:rsidRPr="0084187F" w:rsidRDefault="0084187F" w:rsidP="0061471F">
      <w:pPr>
        <w:pStyle w:val="EndNoteBibliography"/>
        <w:ind w:leftChars="-5" w:left="566" w:hangingChars="288" w:hanging="576"/>
      </w:pPr>
      <w:r w:rsidRPr="0084187F">
        <w:t>[69]</w:t>
      </w:r>
      <w:r w:rsidRPr="0084187F">
        <w:tab/>
        <w:t xml:space="preserve">H. Chai, X. Zhou, X. Gao, Q. Yang, Y. Zhou, P.F. Yuan, Integrated workflow for cooperative robotic fabrication of natural tree fork structures, Automation in Construction, 165 (2024), pp. 105524. </w:t>
      </w:r>
      <w:hyperlink r:id="rId69" w:history="1">
        <w:r w:rsidRPr="0084187F">
          <w:rPr>
            <w:rStyle w:val="Hyperlink"/>
          </w:rPr>
          <w:t>https://doi.org/10.1016/j.autcon.2024.105524</w:t>
        </w:r>
      </w:hyperlink>
    </w:p>
    <w:p w14:paraId="68A5BA93" w14:textId="2A5BDA0E" w:rsidR="0084187F" w:rsidRPr="0084187F" w:rsidRDefault="0084187F" w:rsidP="0061471F">
      <w:pPr>
        <w:pStyle w:val="EndNoteBibliography"/>
        <w:ind w:leftChars="-5" w:left="566" w:hangingChars="288" w:hanging="576"/>
      </w:pPr>
      <w:r w:rsidRPr="0084187F">
        <w:t>[70]</w:t>
      </w:r>
      <w:r w:rsidRPr="0084187F">
        <w:tab/>
        <w:t xml:space="preserve">Y. Huang, P.Y.V. Leung, C. Garrett, F. Gramazio, M. Kohler, C. Mueller, The new analog: A protocol for linking design and construction intent with algorithmic planning for robotic assembly of complex structures, Proceedings of the 6th Annual ACM Symposium on Computational Fabrication, 2021, pp. 1-17. </w:t>
      </w:r>
      <w:hyperlink r:id="rId70" w:history="1">
        <w:r w:rsidRPr="0084187F">
          <w:rPr>
            <w:rStyle w:val="Hyperlink"/>
          </w:rPr>
          <w:t>https://doi.org/10.1145/3485114.3485122</w:t>
        </w:r>
      </w:hyperlink>
    </w:p>
    <w:p w14:paraId="6022500F" w14:textId="6B033447" w:rsidR="0084187F" w:rsidRPr="0084187F" w:rsidRDefault="0084187F" w:rsidP="0061471F">
      <w:pPr>
        <w:pStyle w:val="EndNoteBibliography"/>
        <w:ind w:leftChars="-5" w:left="566" w:hangingChars="288" w:hanging="576"/>
      </w:pPr>
      <w:r w:rsidRPr="0084187F">
        <w:t>[71]</w:t>
      </w:r>
      <w:r w:rsidRPr="0084187F">
        <w:tab/>
        <w:t xml:space="preserve">P.Y. Leung, A.A. Apolinarska, D. Tanadini, F. Gramazio, M. Kohler, Automatic assembly of jointed timber structure using distributed robotic clamps, PROJECTIONS–Proceedings of the 26th International Conference of the Association for Computer-Aided Architectural Design, 2021, pp. 583-592. </w:t>
      </w:r>
      <w:hyperlink r:id="rId71" w:history="1">
        <w:r w:rsidRPr="0084187F">
          <w:rPr>
            <w:rStyle w:val="Hyperlink"/>
          </w:rPr>
          <w:t>http://dx.doi.org/10.52842/conf.caadria.2021.1.583</w:t>
        </w:r>
      </w:hyperlink>
    </w:p>
    <w:p w14:paraId="4C9434A9" w14:textId="07D4DE0D" w:rsidR="0084187F" w:rsidRPr="0084187F" w:rsidRDefault="0084187F" w:rsidP="0061471F">
      <w:pPr>
        <w:pStyle w:val="EndNoteBibliography"/>
        <w:ind w:leftChars="-5" w:left="566" w:hangingChars="288" w:hanging="576"/>
      </w:pPr>
      <w:r w:rsidRPr="0084187F">
        <w:t>[72]</w:t>
      </w:r>
      <w:r w:rsidRPr="0084187F">
        <w:tab/>
        <w:t xml:space="preserve">A. Gandia, S. Parascho, R. Rust, G. Casas, F. Gramazio, M. Kohler, Towards automatic path planning for robotically assembled spatial structures, Robotic Fabrication in Architecture, Art and Design 2018: Foreword by Sigrid Brell-Çokcan and Johannes Braumann, Association for Robots in Architecture, 2019, pp. 59-73. </w:t>
      </w:r>
      <w:hyperlink r:id="rId72" w:history="1">
        <w:r w:rsidRPr="0084187F">
          <w:rPr>
            <w:rStyle w:val="Hyperlink"/>
          </w:rPr>
          <w:t>https://doi.org/10.1007/978-3-319-92294-2_5</w:t>
        </w:r>
      </w:hyperlink>
    </w:p>
    <w:p w14:paraId="2894F172" w14:textId="2AC8EBC9" w:rsidR="0084187F" w:rsidRPr="0084187F" w:rsidRDefault="0084187F" w:rsidP="0061471F">
      <w:pPr>
        <w:pStyle w:val="EndNoteBibliography"/>
        <w:ind w:leftChars="-5" w:left="566" w:hangingChars="288" w:hanging="576"/>
      </w:pPr>
      <w:r w:rsidRPr="0084187F">
        <w:t>[73]</w:t>
      </w:r>
      <w:r w:rsidRPr="0084187F">
        <w:tab/>
        <w:t xml:space="preserve">D. Tanadini, G. Boller, P.Y.V. Leung, P. D'Acunto, Plastic Design of Bespoke Interlocking Timber-to-Timber Connections for Robotic Assembly, World Conference on Timber Engineering (WCTE 2023), 2023, pp. </w:t>
      </w:r>
      <w:hyperlink r:id="rId73" w:history="1">
        <w:r w:rsidRPr="0084187F">
          <w:rPr>
            <w:rStyle w:val="Hyperlink"/>
          </w:rPr>
          <w:t>http://dx.doi.org/10.52202/069179-0573</w:t>
        </w:r>
      </w:hyperlink>
    </w:p>
    <w:p w14:paraId="62F0271B" w14:textId="065506E7" w:rsidR="0084187F" w:rsidRPr="0084187F" w:rsidRDefault="0084187F" w:rsidP="0061471F">
      <w:pPr>
        <w:pStyle w:val="EndNoteBibliography"/>
        <w:ind w:leftChars="-5" w:left="566" w:hangingChars="288" w:hanging="576"/>
      </w:pPr>
      <w:r w:rsidRPr="0084187F">
        <w:t>[74]</w:t>
      </w:r>
      <w:r w:rsidRPr="0084187F">
        <w:tab/>
        <w:t xml:space="preserve">S. Tong, W. Xu, X. Zhang, W. Liang, Y. Wang, Z. Zhang, Experimental and theoretical analysis on truss construction robot: automatic grasping and hoisting of concrete composite floor slab, Journal of Field Robotics, 40(2) (2023), pp. 272-288. </w:t>
      </w:r>
      <w:hyperlink r:id="rId74" w:history="1">
        <w:r w:rsidRPr="0084187F">
          <w:rPr>
            <w:rStyle w:val="Hyperlink"/>
          </w:rPr>
          <w:t>https://doi.org/10.1002/rob.22128</w:t>
        </w:r>
      </w:hyperlink>
    </w:p>
    <w:p w14:paraId="5DE56625" w14:textId="0E062E9B" w:rsidR="0084187F" w:rsidRPr="0084187F" w:rsidRDefault="0084187F" w:rsidP="0061471F">
      <w:pPr>
        <w:pStyle w:val="EndNoteBibliography"/>
        <w:ind w:leftChars="-5" w:left="566" w:hangingChars="288" w:hanging="576"/>
      </w:pPr>
      <w:r w:rsidRPr="0084187F">
        <w:t>[75]</w:t>
      </w:r>
      <w:r w:rsidRPr="0084187F">
        <w:tab/>
        <w:t xml:space="preserve">A. Adel, A. Thoma, M. Helmreich, F. Gramazio, M. Kohler, Design of robotically fabricated timber frame structures, Proceedings of the 38th Annual Conference of the Association for Computer Aided Design in Architecture (ACADIA), 2018, pp. 394-403. </w:t>
      </w:r>
      <w:hyperlink r:id="rId75" w:history="1">
        <w:r w:rsidRPr="0084187F">
          <w:rPr>
            <w:rStyle w:val="Hyperlink"/>
          </w:rPr>
          <w:t>http://dx.doi.org/10.52842/conf.acadia.2018.394</w:t>
        </w:r>
      </w:hyperlink>
    </w:p>
    <w:p w14:paraId="7D08DFF7" w14:textId="180688DD" w:rsidR="0084187F" w:rsidRPr="0084187F" w:rsidRDefault="0084187F" w:rsidP="0061471F">
      <w:pPr>
        <w:pStyle w:val="EndNoteBibliography"/>
        <w:ind w:leftChars="-5" w:left="566" w:hangingChars="288" w:hanging="576"/>
      </w:pPr>
      <w:r w:rsidRPr="0084187F">
        <w:t>[76]</w:t>
      </w:r>
      <w:r w:rsidRPr="0084187F">
        <w:tab/>
        <w:t xml:space="preserve">B. Chu, K. Jung, M.-T. Lim, D. Hong, Robot-based construction automation: An application to steel beam assembly (Part I), Automation in Construction, 32 (2013), pp. 46-61. </w:t>
      </w:r>
      <w:hyperlink r:id="rId76" w:history="1">
        <w:r w:rsidRPr="0084187F">
          <w:rPr>
            <w:rStyle w:val="Hyperlink"/>
          </w:rPr>
          <w:t>https://doi.org/10.1016/j.autcon.2012.12.016</w:t>
        </w:r>
      </w:hyperlink>
    </w:p>
    <w:p w14:paraId="3C949A4A" w14:textId="366C8CAD" w:rsidR="0084187F" w:rsidRPr="0084187F" w:rsidRDefault="0084187F" w:rsidP="0061471F">
      <w:pPr>
        <w:pStyle w:val="EndNoteBibliography"/>
        <w:ind w:leftChars="-5" w:left="566" w:hangingChars="288" w:hanging="576"/>
      </w:pPr>
      <w:r w:rsidRPr="0084187F">
        <w:t>[77]</w:t>
      </w:r>
      <w:r w:rsidRPr="0084187F">
        <w:tab/>
        <w:t xml:space="preserve">K. Jung, B. Chu, D. Hong, Robot-based construction automation: An application to steel beam assembly (Part II), Automation in Construction, 32 (2013), pp. 62-79. </w:t>
      </w:r>
      <w:hyperlink r:id="rId77" w:history="1">
        <w:r w:rsidRPr="0084187F">
          <w:rPr>
            <w:rStyle w:val="Hyperlink"/>
          </w:rPr>
          <w:t>https://doi.org/10.1016/j.autcon.2012.12.011</w:t>
        </w:r>
      </w:hyperlink>
    </w:p>
    <w:p w14:paraId="3AD7681C" w14:textId="548191C0" w:rsidR="0084187F" w:rsidRPr="0084187F" w:rsidRDefault="0084187F" w:rsidP="0061471F">
      <w:pPr>
        <w:pStyle w:val="EndNoteBibliography"/>
        <w:ind w:leftChars="-5" w:left="566" w:hangingChars="288" w:hanging="576"/>
      </w:pPr>
      <w:r w:rsidRPr="0084187F">
        <w:t>[78]</w:t>
      </w:r>
      <w:r w:rsidRPr="0084187F">
        <w:tab/>
        <w:t xml:space="preserve">J. Willmann, M. Knauss, T. Bonwetsch, A.A. Apolinarska, F. Gramazio, M. Kohler, Robotic timber construction—Expanding additive fabrication to new dimensions, Automation in Construction, 61 (2016), pp. 16-23. </w:t>
      </w:r>
      <w:hyperlink r:id="rId78" w:history="1">
        <w:r w:rsidRPr="0084187F">
          <w:rPr>
            <w:rStyle w:val="Hyperlink"/>
          </w:rPr>
          <w:t>https://doi.org/10.1016/j.autcon.2015.09.011</w:t>
        </w:r>
      </w:hyperlink>
    </w:p>
    <w:p w14:paraId="4EC851A2" w14:textId="159448AA" w:rsidR="0084187F" w:rsidRPr="0084187F" w:rsidRDefault="0084187F" w:rsidP="0061471F">
      <w:pPr>
        <w:pStyle w:val="EndNoteBibliography"/>
        <w:ind w:leftChars="-5" w:left="566" w:hangingChars="288" w:hanging="576"/>
      </w:pPr>
      <w:r w:rsidRPr="0084187F">
        <w:t>[79]</w:t>
      </w:r>
      <w:r w:rsidRPr="0084187F">
        <w:tab/>
        <w:t xml:space="preserve">M. Klöckner, M. Haage, H. Eriksson, H. Malm, K. Nilsson, A. Robertsson, R. Andersson, Insights into automation of construction process using parallel-kinematic manipulators, Construction Robotics, 7(1) (2023), pp. 3-18. </w:t>
      </w:r>
      <w:hyperlink r:id="rId79" w:history="1">
        <w:r w:rsidRPr="0084187F">
          <w:rPr>
            <w:rStyle w:val="Hyperlink"/>
          </w:rPr>
          <w:t>https://doi.org/10.1007/s41693-023-00095-6</w:t>
        </w:r>
      </w:hyperlink>
    </w:p>
    <w:p w14:paraId="5016F8C7" w14:textId="24213176" w:rsidR="0084187F" w:rsidRPr="0084187F" w:rsidRDefault="0084187F" w:rsidP="0061471F">
      <w:pPr>
        <w:pStyle w:val="EndNoteBibliography"/>
        <w:ind w:leftChars="-5" w:left="566" w:hangingChars="288" w:hanging="576"/>
      </w:pPr>
      <w:r w:rsidRPr="0084187F">
        <w:t>[80]</w:t>
      </w:r>
      <w:r w:rsidRPr="0084187F">
        <w:tab/>
        <w:t xml:space="preserve">A.M. Lytle, K.S. Saidi, NIST research in autonomous construction, Autonomous Robots, 22 (2007), pp. 211-221. </w:t>
      </w:r>
      <w:hyperlink r:id="rId80" w:history="1">
        <w:r w:rsidRPr="0084187F">
          <w:rPr>
            <w:rStyle w:val="Hyperlink"/>
          </w:rPr>
          <w:t>https://doi.org/10.1007/s10514-006-9003-x</w:t>
        </w:r>
      </w:hyperlink>
    </w:p>
    <w:p w14:paraId="0F5C42A7" w14:textId="6B586B85" w:rsidR="0084187F" w:rsidRPr="0084187F" w:rsidRDefault="0084187F" w:rsidP="0061471F">
      <w:pPr>
        <w:pStyle w:val="EndNoteBibliography"/>
        <w:ind w:leftChars="-5" w:left="566" w:hangingChars="288" w:hanging="576"/>
      </w:pPr>
      <w:r w:rsidRPr="0084187F">
        <w:rPr>
          <w:rFonts w:hint="eastAsia"/>
        </w:rPr>
        <w:t>[81]</w:t>
      </w:r>
      <w:r w:rsidRPr="0084187F">
        <w:rPr>
          <w:rFonts w:hint="eastAsia"/>
        </w:rPr>
        <w:tab/>
        <w:t>K. Dierichs, O. Kyj</w:t>
      </w:r>
      <w:r w:rsidRPr="0084187F">
        <w:rPr>
          <w:rFonts w:hint="eastAsia"/>
        </w:rPr>
        <w:t>á</w:t>
      </w:r>
      <w:r w:rsidRPr="0084187F">
        <w:rPr>
          <w:rFonts w:hint="eastAsia"/>
        </w:rPr>
        <w:t>nek, M. Lou</w:t>
      </w:r>
      <w:r w:rsidRPr="0084187F">
        <w:rPr>
          <w:rFonts w:hint="eastAsia"/>
        </w:rPr>
        <w:t>č</w:t>
      </w:r>
      <w:r w:rsidRPr="0084187F">
        <w:rPr>
          <w:rFonts w:hint="eastAsia"/>
        </w:rPr>
        <w:t>ka, A. Menges, Construction robotics for designed granular materials: In situ construction with designed granular materials at</w:t>
      </w:r>
      <w:r w:rsidRPr="0084187F">
        <w:t xml:space="preserve"> full architectural scale using a cable-driven parallel robot, Construction Robotics, 3 (2019), pp. 41-52. </w:t>
      </w:r>
      <w:hyperlink r:id="rId81" w:history="1">
        <w:r w:rsidRPr="0084187F">
          <w:rPr>
            <w:rStyle w:val="Hyperlink"/>
          </w:rPr>
          <w:t>https://doi.org/10.1007/s41693-019-00024-6</w:t>
        </w:r>
      </w:hyperlink>
    </w:p>
    <w:p w14:paraId="091A4346" w14:textId="565B1390" w:rsidR="0084187F" w:rsidRPr="0084187F" w:rsidRDefault="0084187F" w:rsidP="0061471F">
      <w:pPr>
        <w:pStyle w:val="EndNoteBibliography"/>
        <w:ind w:leftChars="-5" w:left="566" w:hangingChars="288" w:hanging="576"/>
      </w:pPr>
      <w:r w:rsidRPr="0084187F">
        <w:t>[82]</w:t>
      </w:r>
      <w:r w:rsidRPr="0084187F">
        <w:tab/>
        <w:t xml:space="preserve">E. McDonald, S. Beites, M. Arsenault, CDPR Studio: A Parametric Design Tool for Simulating Cable-Suspended Parallel Robots, International Conference on Computer-Aided Architectural Design Futures, 2021, pp. 344-359. </w:t>
      </w:r>
      <w:hyperlink r:id="rId82" w:history="1">
        <w:r w:rsidRPr="0084187F">
          <w:rPr>
            <w:rStyle w:val="Hyperlink"/>
          </w:rPr>
          <w:t>https://doi.org/10.1007/978-981-19-1280-1_22</w:t>
        </w:r>
      </w:hyperlink>
    </w:p>
    <w:p w14:paraId="18019C9A" w14:textId="4FAB48B5" w:rsidR="0084187F" w:rsidRPr="0084187F" w:rsidRDefault="0084187F" w:rsidP="0061471F">
      <w:pPr>
        <w:pStyle w:val="EndNoteBibliography"/>
        <w:ind w:leftChars="-5" w:left="566" w:hangingChars="288" w:hanging="576"/>
      </w:pPr>
      <w:r w:rsidRPr="0084187F">
        <w:t>[83]</w:t>
      </w:r>
      <w:r w:rsidRPr="0084187F">
        <w:tab/>
        <w:t xml:space="preserve">E. Moreira, A.M. Pinto, P. Costa, A.P. Moreira, G. Veiga, J. Lima, J.P. Sousa, P. Costa, Cable robot for non-standard architecture and construction: A dynamic positioning system, 2015 IEEE International Conference on Industrial Technology (ICIT), 2015, pp. 3184-3189. </w:t>
      </w:r>
      <w:hyperlink r:id="rId83" w:history="1">
        <w:r w:rsidRPr="0084187F">
          <w:rPr>
            <w:rStyle w:val="Hyperlink"/>
          </w:rPr>
          <w:t>https://doi.org/10.1109/ICIT.2015.7125568</w:t>
        </w:r>
      </w:hyperlink>
    </w:p>
    <w:p w14:paraId="0A5F3C62" w14:textId="3B049223" w:rsidR="0084187F" w:rsidRPr="0084187F" w:rsidRDefault="0084187F" w:rsidP="0061471F">
      <w:pPr>
        <w:pStyle w:val="EndNoteBibliography"/>
        <w:ind w:leftChars="-5" w:left="566" w:hangingChars="288" w:hanging="576"/>
      </w:pPr>
      <w:r w:rsidRPr="0084187F">
        <w:lastRenderedPageBreak/>
        <w:t>[84]</w:t>
      </w:r>
      <w:r w:rsidRPr="0084187F">
        <w:tab/>
        <w:t xml:space="preserve">Y. Wu, H.H. Cheng, A. Fingrut, K. Crolla, Y. Yam, D. Lau, CU-brick cable-driven robot for automated construction of complex brick structures: From simulation to hardware realisation, 2018 IEEE international conference on simulation, modeling, and programming for autonomous robots (SIMPAR), 2018, pp. 166-173. </w:t>
      </w:r>
      <w:hyperlink r:id="rId84" w:history="1">
        <w:r w:rsidRPr="0084187F">
          <w:rPr>
            <w:rStyle w:val="Hyperlink"/>
          </w:rPr>
          <w:t>https://doi.org/10.1109/SIMPAR.2018.8376287</w:t>
        </w:r>
      </w:hyperlink>
    </w:p>
    <w:p w14:paraId="7E2EBE4A" w14:textId="511041C9" w:rsidR="0084187F" w:rsidRPr="0084187F" w:rsidRDefault="0084187F" w:rsidP="0061471F">
      <w:pPr>
        <w:pStyle w:val="EndNoteBibliography"/>
        <w:ind w:leftChars="-5" w:left="566" w:hangingChars="288" w:hanging="576"/>
      </w:pPr>
      <w:r w:rsidRPr="0084187F">
        <w:t>[85]</w:t>
      </w:r>
      <w:r w:rsidRPr="0084187F">
        <w:tab/>
        <w:t xml:space="preserve">A.M. Pinto, E. Moreira, J. Lima, J.P. Sousa, P. Costa, A cable-driven robot for architectural constructions: a visual-guided approach for motion control and path-planning, Autonomous Robots, 41 (2017), pp. 1487-1499. </w:t>
      </w:r>
      <w:hyperlink r:id="rId85" w:history="1">
        <w:r w:rsidRPr="0084187F">
          <w:rPr>
            <w:rStyle w:val="Hyperlink"/>
          </w:rPr>
          <w:t>https://doi.org/10.1007/s10514-016-9609-6</w:t>
        </w:r>
      </w:hyperlink>
    </w:p>
    <w:p w14:paraId="156C79FF" w14:textId="42B63726" w:rsidR="0084187F" w:rsidRPr="0084187F" w:rsidRDefault="0084187F" w:rsidP="0061471F">
      <w:pPr>
        <w:pStyle w:val="EndNoteBibliography"/>
        <w:ind w:leftChars="-5" w:left="566" w:hangingChars="288" w:hanging="576"/>
      </w:pPr>
      <w:r w:rsidRPr="0084187F">
        <w:t>[86]</w:t>
      </w:r>
      <w:r w:rsidRPr="0084187F">
        <w:tab/>
        <w:t xml:space="preserve">R. Hu, K. Iturralde, T. Linner, C. Zhao, W. Pan, A. Pracucci, T. Bock, A simple framework for the cost–benefit analysis of single-task construction robots based on a case study of a cable-driven facade installation robot, Buildings, 11(1) (2020), pp. 8. </w:t>
      </w:r>
      <w:hyperlink r:id="rId86" w:history="1">
        <w:r w:rsidRPr="0084187F">
          <w:rPr>
            <w:rStyle w:val="Hyperlink"/>
          </w:rPr>
          <w:t>https://doi.org/10.3390/buildings11010008</w:t>
        </w:r>
      </w:hyperlink>
    </w:p>
    <w:p w14:paraId="29A45B9D" w14:textId="48CB4F33" w:rsidR="0084187F" w:rsidRPr="0084187F" w:rsidRDefault="0084187F" w:rsidP="0061471F">
      <w:pPr>
        <w:pStyle w:val="EndNoteBibliography"/>
        <w:ind w:leftChars="-5" w:left="566" w:hangingChars="288" w:hanging="576"/>
      </w:pPr>
      <w:r w:rsidRPr="0084187F">
        <w:t>[87]</w:t>
      </w:r>
      <w:r w:rsidRPr="0084187F">
        <w:tab/>
        <w:t xml:space="preserve">K. Iturralde, M. Feucht, D. Illner, R. Hu, W. Pan, T. Linner, T. Bock, I. Eskudero, M. Rodriguez, J. Gorrotxategi, Cable-driven parallel robot for curtain wall module installation, Automation in Construction, 138 (2022), pp. 104235. </w:t>
      </w:r>
      <w:hyperlink r:id="rId87" w:history="1">
        <w:r w:rsidRPr="0084187F">
          <w:rPr>
            <w:rStyle w:val="Hyperlink"/>
          </w:rPr>
          <w:t>https://doi.org/10.1016/j.autcon.2022.104235</w:t>
        </w:r>
      </w:hyperlink>
    </w:p>
    <w:p w14:paraId="64C11D69" w14:textId="20D55AF9" w:rsidR="0084187F" w:rsidRPr="0084187F" w:rsidRDefault="0084187F" w:rsidP="0061471F">
      <w:pPr>
        <w:pStyle w:val="EndNoteBibliography"/>
        <w:ind w:leftChars="-5" w:left="566" w:hangingChars="288" w:hanging="576"/>
      </w:pPr>
      <w:r w:rsidRPr="0084187F">
        <w:t>[88]</w:t>
      </w:r>
      <w:r w:rsidRPr="0084187F">
        <w:tab/>
        <w:t xml:space="preserve">M. Taghavi, H. Heredia, K. Iturralde, H. Halvorsen, T. Bock, Development of a Modular End Effector for the installation of Curtain Walls with cable-robots, Journal of Facade Design and Engineering, Vol 6 No 2: ICAE2018 Special Issue, 6(2) (2018), pp. 001-008. </w:t>
      </w:r>
      <w:hyperlink r:id="rId88" w:history="1">
        <w:r w:rsidRPr="0084187F">
          <w:rPr>
            <w:rStyle w:val="Hyperlink"/>
          </w:rPr>
          <w:t>https://doi.org/10.7480/jfde.2018.2.2067</w:t>
        </w:r>
      </w:hyperlink>
    </w:p>
    <w:p w14:paraId="425AE80D" w14:textId="4778AC44" w:rsidR="0084187F" w:rsidRPr="0084187F" w:rsidRDefault="0084187F" w:rsidP="0061471F">
      <w:pPr>
        <w:pStyle w:val="EndNoteBibliography"/>
        <w:ind w:leftChars="-5" w:left="566" w:hangingChars="288" w:hanging="576"/>
      </w:pPr>
      <w:r w:rsidRPr="0084187F">
        <w:rPr>
          <w:rFonts w:hint="eastAsia"/>
        </w:rPr>
        <w:t>[89]</w:t>
      </w:r>
      <w:r w:rsidRPr="0084187F">
        <w:rPr>
          <w:rFonts w:hint="eastAsia"/>
        </w:rPr>
        <w:tab/>
        <w:t>R. Dindorf, J. Takosoglu, P. Wo</w:t>
      </w:r>
      <w:r w:rsidRPr="0084187F">
        <w:rPr>
          <w:rFonts w:hint="eastAsia"/>
        </w:rPr>
        <w:t>ś</w:t>
      </w:r>
      <w:r w:rsidRPr="0084187F">
        <w:rPr>
          <w:rFonts w:hint="eastAsia"/>
        </w:rPr>
        <w:t xml:space="preserve">, </w:t>
      </w:r>
      <w:r w:rsidRPr="0084187F">
        <w:rPr>
          <w:rFonts w:hint="eastAsia"/>
        </w:rPr>
        <w:t>Ł</w:t>
      </w:r>
      <w:r w:rsidRPr="0084187F">
        <w:rPr>
          <w:rFonts w:hint="eastAsia"/>
        </w:rPr>
        <w:t>. Ch</w:t>
      </w:r>
      <w:r w:rsidRPr="0084187F">
        <w:rPr>
          <w:rFonts w:hint="eastAsia"/>
        </w:rPr>
        <w:t>ł</w:t>
      </w:r>
      <w:r w:rsidRPr="0084187F">
        <w:rPr>
          <w:rFonts w:hint="eastAsia"/>
        </w:rPr>
        <w:t xml:space="preserve">opek, </w:t>
      </w:r>
      <w:r w:rsidRPr="0084187F">
        <w:t xml:space="preserve">Hydraulic Modules of Mobile Robotic Bricklaying System, International Scientific-Technical Conference on Hydraulic and Pneumatic Drives and Control, 2023, pp. 174-183. </w:t>
      </w:r>
      <w:hyperlink r:id="rId89" w:history="1">
        <w:r w:rsidRPr="0084187F">
          <w:rPr>
            <w:rStyle w:val="Hyperlink"/>
          </w:rPr>
          <w:t>https://doi.org/10.1007/978-3-031-43002-2_16</w:t>
        </w:r>
      </w:hyperlink>
    </w:p>
    <w:p w14:paraId="6897E0EB" w14:textId="56762AFA" w:rsidR="0084187F" w:rsidRPr="0084187F" w:rsidRDefault="0084187F" w:rsidP="0061471F">
      <w:pPr>
        <w:pStyle w:val="EndNoteBibliography"/>
        <w:ind w:leftChars="-5" w:left="566" w:hangingChars="288" w:hanging="576"/>
      </w:pPr>
      <w:r w:rsidRPr="0084187F">
        <w:t>[90]</w:t>
      </w:r>
      <w:r w:rsidRPr="0084187F">
        <w:tab/>
        <w:t xml:space="preserve">Q. Xu, Y. Zhang, S. Zhang, R. Zhao, Z. Wu, D. Zhang, C. Zhou, X. Li, J. Chen, Z. Zhao, RECCraft system: Towards reliable and efficient collective robotic construction, 2022 IEEE/RSJ International Conference on Intelligent Robots and Systems (IROS), 2022, pp. 8979-8986. </w:t>
      </w:r>
      <w:hyperlink r:id="rId90" w:history="1">
        <w:r w:rsidRPr="0084187F">
          <w:rPr>
            <w:rStyle w:val="Hyperlink"/>
          </w:rPr>
          <w:t>https://doi.org/10.1109/IROS47612.2022.9982068</w:t>
        </w:r>
      </w:hyperlink>
    </w:p>
    <w:p w14:paraId="10F6255B" w14:textId="2C6142B5" w:rsidR="0084187F" w:rsidRPr="0084187F" w:rsidRDefault="0084187F" w:rsidP="0061471F">
      <w:pPr>
        <w:pStyle w:val="EndNoteBibliography"/>
        <w:ind w:leftChars="-5" w:left="566" w:hangingChars="288" w:hanging="576"/>
      </w:pPr>
      <w:r w:rsidRPr="0084187F">
        <w:t>[91]</w:t>
      </w:r>
      <w:r w:rsidRPr="0084187F">
        <w:tab/>
        <w:t xml:space="preserve">T. Sandy, M. Giftthaler, K. Dörfler, M. Kohler, J. Buchli, Autonomous repositioning and localization of an in situ fabricator, 2016 IEEE International Conference on Robotics and Automation (ICRA), 2016, pp. 2852-2858. </w:t>
      </w:r>
      <w:hyperlink r:id="rId91" w:history="1">
        <w:r w:rsidRPr="0084187F">
          <w:rPr>
            <w:rStyle w:val="Hyperlink"/>
          </w:rPr>
          <w:t>https://doi.org/10.1109/ICRA.2016.7487449</w:t>
        </w:r>
      </w:hyperlink>
    </w:p>
    <w:p w14:paraId="008695E8" w14:textId="6164AED6" w:rsidR="0084187F" w:rsidRPr="0084187F" w:rsidRDefault="0084187F" w:rsidP="0061471F">
      <w:pPr>
        <w:pStyle w:val="EndNoteBibliography"/>
        <w:ind w:leftChars="-5" w:left="566" w:hangingChars="288" w:hanging="576"/>
      </w:pPr>
      <w:r w:rsidRPr="0084187F">
        <w:t>[92]</w:t>
      </w:r>
      <w:r w:rsidRPr="0084187F">
        <w:tab/>
        <w:t xml:space="preserve">S. Lee, S. Yu, S. Lim, B. Ryu, C. Han, Optimal Manipulation Trajectory and Laying Pattern Generation Algorithm for Handling Robot, pp. </w:t>
      </w:r>
      <w:hyperlink r:id="rId92" w:history="1">
        <w:r w:rsidRPr="0084187F">
          <w:rPr>
            <w:rStyle w:val="Hyperlink"/>
          </w:rPr>
          <w:t>https://doi.org/10.22260/ISARC2009/0057</w:t>
        </w:r>
      </w:hyperlink>
    </w:p>
    <w:p w14:paraId="6580CD31" w14:textId="4FF0DD46" w:rsidR="0084187F" w:rsidRPr="0084187F" w:rsidRDefault="0084187F" w:rsidP="0061471F">
      <w:pPr>
        <w:pStyle w:val="EndNoteBibliography"/>
        <w:ind w:leftChars="-5" w:left="566" w:hangingChars="288" w:hanging="576"/>
      </w:pPr>
      <w:r w:rsidRPr="0084187F">
        <w:t>[93]</w:t>
      </w:r>
      <w:r w:rsidRPr="0084187F">
        <w:tab/>
        <w:t xml:space="preserve">M. Krizmancic, B. Arbanas, T. Petrovic, F. Petric, S. Bogdan, Cooperative aerial-ground multi-robot system for automated construction tasks, IEEE Robotics and Automation Letters, 5(2) (2020), pp. 798-805. </w:t>
      </w:r>
      <w:hyperlink r:id="rId93" w:history="1">
        <w:r w:rsidRPr="0084187F">
          <w:rPr>
            <w:rStyle w:val="Hyperlink"/>
          </w:rPr>
          <w:t>https://doi.org/10.1109/LRA.2020.2965855</w:t>
        </w:r>
      </w:hyperlink>
    </w:p>
    <w:p w14:paraId="44D7B289" w14:textId="3677220D" w:rsidR="0084187F" w:rsidRPr="0084187F" w:rsidRDefault="0084187F" w:rsidP="0061471F">
      <w:pPr>
        <w:pStyle w:val="EndNoteBibliography"/>
        <w:ind w:leftChars="-5" w:left="566" w:hangingChars="288" w:hanging="576"/>
      </w:pPr>
      <w:r w:rsidRPr="0084187F">
        <w:t>[94]</w:t>
      </w:r>
      <w:r w:rsidRPr="0084187F">
        <w:tab/>
        <w:t xml:space="preserve">L.W. Torpoco-Lopez, T.J. Cochachi-Rubio, R.M. Olivera-Pérez, S.I. Del Carpio-Ramirez, J.R. Ortiz-Zacarias, G. Perez-Campomanes, Mechatronic design for load-bearing masonry construction based on BIM methodology, 2023 IEEE 13th Annual Computing and Communication Workshop and Conference (CCWC), 2023, pp. 1098-1104. </w:t>
      </w:r>
      <w:hyperlink r:id="rId94" w:history="1">
        <w:r w:rsidRPr="0084187F">
          <w:rPr>
            <w:rStyle w:val="Hyperlink"/>
          </w:rPr>
          <w:t>https://doi.org/10.1109/CCWC57344.2023.10099229</w:t>
        </w:r>
      </w:hyperlink>
    </w:p>
    <w:p w14:paraId="5FC7907D" w14:textId="409B3E1C" w:rsidR="0084187F" w:rsidRPr="0084187F" w:rsidRDefault="0084187F" w:rsidP="0061471F">
      <w:pPr>
        <w:pStyle w:val="EndNoteBibliography"/>
        <w:ind w:leftChars="-5" w:left="566" w:hangingChars="288" w:hanging="576"/>
      </w:pPr>
      <w:r w:rsidRPr="0084187F">
        <w:t>[95]</w:t>
      </w:r>
      <w:r w:rsidRPr="0084187F">
        <w:tab/>
        <w:t xml:space="preserve">L. Wang, T. Zhang, H. Fukuda, Y. Leng, Research on the Application of Mobile Robot in Timber Structure Architecture, Sustainability, 14(8) (2022), pp. 4681. </w:t>
      </w:r>
      <w:hyperlink r:id="rId95" w:history="1">
        <w:r w:rsidRPr="0084187F">
          <w:rPr>
            <w:rStyle w:val="Hyperlink"/>
          </w:rPr>
          <w:t>https://doi.org/10.3390/su14084681</w:t>
        </w:r>
      </w:hyperlink>
    </w:p>
    <w:p w14:paraId="768E89B6" w14:textId="2B7C30AE" w:rsidR="0084187F" w:rsidRPr="0084187F" w:rsidRDefault="0084187F" w:rsidP="0061471F">
      <w:pPr>
        <w:pStyle w:val="EndNoteBibliography"/>
        <w:ind w:leftChars="-5" w:left="566" w:hangingChars="288" w:hanging="576"/>
      </w:pPr>
      <w:r w:rsidRPr="0084187F">
        <w:t>[96]</w:t>
      </w:r>
      <w:r w:rsidRPr="0084187F">
        <w:tab/>
        <w:t xml:space="preserve">X. Wang, C.-J. Liang, C.C. Menassa, V.R. Kamat, Interactive and immersive process-level digital twin for collaborative human–robot construction work, Journal of Computing in Civil Engineering, 35(6) (2021), pp. 04021023. </w:t>
      </w:r>
      <w:hyperlink r:id="rId96" w:history="1">
        <w:r w:rsidRPr="0084187F">
          <w:rPr>
            <w:rStyle w:val="Hyperlink"/>
          </w:rPr>
          <w:t>https://doi.org/10.1061/(ASCE)CP.1943-5487.0000988</w:t>
        </w:r>
      </w:hyperlink>
    </w:p>
    <w:p w14:paraId="593918F8" w14:textId="59C20C6E" w:rsidR="0084187F" w:rsidRPr="0084187F" w:rsidRDefault="0084187F" w:rsidP="0061471F">
      <w:pPr>
        <w:pStyle w:val="EndNoteBibliography"/>
        <w:ind w:leftChars="-5" w:left="566" w:hangingChars="288" w:hanging="576"/>
      </w:pPr>
      <w:r w:rsidRPr="0084187F">
        <w:t>[97]</w:t>
      </w:r>
      <w:r w:rsidRPr="0084187F">
        <w:tab/>
        <w:t xml:space="preserve">S.R.B. dos Santos, D.O. Dantas, S.N. Givigi, L. Buonocore, A.A. Neto, C.L. Nascimento, A stochastic learning approach for construction of brick structures with a ground robot, IFAC-PapersOnLine, 50(1) (2017), pp. 5654-5659. </w:t>
      </w:r>
      <w:hyperlink r:id="rId97" w:history="1">
        <w:r w:rsidRPr="0084187F">
          <w:rPr>
            <w:rStyle w:val="Hyperlink"/>
          </w:rPr>
          <w:t>https://doi.org/10.1016/j.ifacol.2017.08.1114</w:t>
        </w:r>
      </w:hyperlink>
    </w:p>
    <w:p w14:paraId="6F7EB3DE" w14:textId="20EA40CD" w:rsidR="0084187F" w:rsidRPr="0084187F" w:rsidRDefault="0084187F" w:rsidP="0061471F">
      <w:pPr>
        <w:pStyle w:val="EndNoteBibliography"/>
        <w:ind w:leftChars="-5" w:left="566" w:hangingChars="288" w:hanging="576"/>
      </w:pPr>
      <w:r w:rsidRPr="0084187F">
        <w:rPr>
          <w:rFonts w:hint="eastAsia"/>
        </w:rPr>
        <w:t>[98]</w:t>
      </w:r>
      <w:r w:rsidRPr="0084187F">
        <w:rPr>
          <w:rFonts w:hint="eastAsia"/>
        </w:rPr>
        <w:tab/>
        <w:t>R. Mascaro, M. Wermelinger, M. Hutter, M. Chli, Towards automating construction tasks: Large</w:t>
      </w:r>
      <w:r w:rsidRPr="0084187F">
        <w:rPr>
          <w:rFonts w:hint="eastAsia"/>
        </w:rPr>
        <w:t>‐</w:t>
      </w:r>
      <w:r w:rsidRPr="0084187F">
        <w:rPr>
          <w:rFonts w:hint="eastAsia"/>
        </w:rPr>
        <w:t>scale object mapping, segmentation, and manipulation, Journal of Field Robotics, 38(5) (2021), pp. 684-69</w:t>
      </w:r>
      <w:r w:rsidRPr="0084187F">
        <w:t xml:space="preserve">9. </w:t>
      </w:r>
      <w:hyperlink r:id="rId98" w:history="1">
        <w:r w:rsidRPr="0084187F">
          <w:rPr>
            <w:rStyle w:val="Hyperlink"/>
          </w:rPr>
          <w:t>https://doi.org/10.1002/rob.22007</w:t>
        </w:r>
      </w:hyperlink>
    </w:p>
    <w:p w14:paraId="5E65C965" w14:textId="517EDF24" w:rsidR="0084187F" w:rsidRPr="0084187F" w:rsidRDefault="0084187F" w:rsidP="0061471F">
      <w:pPr>
        <w:pStyle w:val="EndNoteBibliography"/>
        <w:ind w:leftChars="-5" w:left="566" w:hangingChars="288" w:hanging="576"/>
      </w:pPr>
      <w:r w:rsidRPr="0084187F">
        <w:t>[99]</w:t>
      </w:r>
      <w:r w:rsidRPr="0084187F">
        <w:tab/>
        <w:t xml:space="preserve">A.P.R. Lauer, T. Schürmann, A. Gienger, O. Sawodny, Force-Controlled On-Site Assembly Using Pose-Dependent Stiffness of Large-Scale Manipulators, 2023 IEEE 19th International Conference on Automation Science and Engineering (CASE), 2023, pp. 1-6. </w:t>
      </w:r>
      <w:hyperlink r:id="rId99" w:history="1">
        <w:r w:rsidRPr="0084187F">
          <w:rPr>
            <w:rStyle w:val="Hyperlink"/>
          </w:rPr>
          <w:t>https://doi.org/10.1109/CASE56687.2023.10260343</w:t>
        </w:r>
      </w:hyperlink>
    </w:p>
    <w:p w14:paraId="5D70EC1A" w14:textId="3AC1C3F3" w:rsidR="0084187F" w:rsidRPr="0084187F" w:rsidRDefault="0084187F" w:rsidP="0061471F">
      <w:pPr>
        <w:pStyle w:val="EndNoteBibliography"/>
        <w:ind w:leftChars="-5" w:left="566" w:hangingChars="288" w:hanging="576"/>
      </w:pPr>
      <w:r w:rsidRPr="0084187F">
        <w:t>[100]</w:t>
      </w:r>
      <w:r w:rsidRPr="0084187F">
        <w:tab/>
        <w:t xml:space="preserve">J. Ji, S. Wei, J.-S. Zhao, A Construction Robot Based on Mobile Manipulator and Sensor Fusion, International Conference on Mechanism and Machine Science, 2022, pp. 1813-1829. </w:t>
      </w:r>
      <w:hyperlink r:id="rId100" w:history="1">
        <w:r w:rsidRPr="0084187F">
          <w:rPr>
            <w:rStyle w:val="Hyperlink"/>
          </w:rPr>
          <w:t>http://dx.doi.org/10.1007/978-981-19-9398-5_111</w:t>
        </w:r>
      </w:hyperlink>
    </w:p>
    <w:p w14:paraId="71F35EC1" w14:textId="30D4A291" w:rsidR="0084187F" w:rsidRPr="0084187F" w:rsidRDefault="0084187F" w:rsidP="0061471F">
      <w:pPr>
        <w:pStyle w:val="EndNoteBibliography"/>
        <w:ind w:leftChars="-5" w:left="566" w:hangingChars="288" w:hanging="576"/>
      </w:pPr>
      <w:r w:rsidRPr="0084187F">
        <w:t>[101]</w:t>
      </w:r>
      <w:r w:rsidRPr="0084187F">
        <w:tab/>
        <w:t xml:space="preserve">S.-N. Yu, B.-G. Ryu, S.-J. Lim, C.-J. Kim, M.-K. Kang, C.-S. Han, Feasibility verification of brick-laying robot using manipulation trajectory and the laying pattern optimization, Automation in Construction, 18(5) (2009), pp. 644-655. </w:t>
      </w:r>
      <w:hyperlink r:id="rId101" w:history="1">
        <w:r w:rsidRPr="0084187F">
          <w:rPr>
            <w:rStyle w:val="Hyperlink"/>
          </w:rPr>
          <w:t>https://doi.org/10.1016/j.autcon.2008.12.008</w:t>
        </w:r>
      </w:hyperlink>
    </w:p>
    <w:p w14:paraId="7BE57939" w14:textId="2C3E29EB" w:rsidR="0084187F" w:rsidRPr="0084187F" w:rsidRDefault="0084187F" w:rsidP="0061471F">
      <w:pPr>
        <w:pStyle w:val="EndNoteBibliography"/>
        <w:ind w:leftChars="-5" w:left="566" w:hangingChars="288" w:hanging="576"/>
      </w:pPr>
      <w:r w:rsidRPr="0084187F">
        <w:t>[102]</w:t>
      </w:r>
      <w:r w:rsidRPr="0084187F">
        <w:tab/>
        <w:t xml:space="preserve">Y. Gao, J. Shu, W. Xiao, Z. Jin, Polyhedron-bounded collision checks for robotic assembly of structural components, Automation in Construction, 152 (2023), pp. 104904. </w:t>
      </w:r>
      <w:hyperlink r:id="rId102" w:history="1">
        <w:r w:rsidRPr="0084187F">
          <w:rPr>
            <w:rStyle w:val="Hyperlink"/>
          </w:rPr>
          <w:t>https://doi.org/10.1016/j.autcon.2023.104904</w:t>
        </w:r>
      </w:hyperlink>
    </w:p>
    <w:p w14:paraId="11D9A33E" w14:textId="6FD87D65" w:rsidR="0084187F" w:rsidRPr="0084187F" w:rsidRDefault="0084187F" w:rsidP="0061471F">
      <w:pPr>
        <w:pStyle w:val="EndNoteBibliography"/>
        <w:ind w:leftChars="-5" w:left="566" w:hangingChars="288" w:hanging="576"/>
      </w:pPr>
      <w:r w:rsidRPr="0084187F">
        <w:t>[103]</w:t>
      </w:r>
      <w:r w:rsidRPr="0084187F">
        <w:tab/>
        <w:t xml:space="preserve">S. Kalantari, A. Becker, R. Ike, Designing for digital assembly with a construction team of mobile robots, Proceedings of the 38th Annual Conference of the Association for Computer Aided Design in Architecture (ACADIA), 2018, pp. 376-385. </w:t>
      </w:r>
      <w:hyperlink r:id="rId103" w:history="1">
        <w:r w:rsidRPr="0084187F">
          <w:rPr>
            <w:rStyle w:val="Hyperlink"/>
          </w:rPr>
          <w:t>https://doi.org/10.52842/conf.acadia.2018.376</w:t>
        </w:r>
      </w:hyperlink>
    </w:p>
    <w:p w14:paraId="005E76A9" w14:textId="3A840BEB" w:rsidR="0084187F" w:rsidRPr="0084187F" w:rsidRDefault="0084187F" w:rsidP="0061471F">
      <w:pPr>
        <w:pStyle w:val="EndNoteBibliography"/>
        <w:ind w:leftChars="-5" w:left="566" w:hangingChars="288" w:hanging="576"/>
      </w:pPr>
      <w:r w:rsidRPr="0084187F">
        <w:t>[104]</w:t>
      </w:r>
      <w:r w:rsidRPr="0084187F">
        <w:tab/>
        <w:t xml:space="preserve">Z. Dakhli, Z. Lafhaj, Robotic mechanical design for brick-laying automation, Cogent Engineering, 4(1) (2017), pp. 1361600. </w:t>
      </w:r>
      <w:hyperlink r:id="rId104" w:history="1">
        <w:r w:rsidRPr="0084187F">
          <w:rPr>
            <w:rStyle w:val="Hyperlink"/>
          </w:rPr>
          <w:t>https://doi.org/10.1080/23311916.2017.1361600</w:t>
        </w:r>
      </w:hyperlink>
    </w:p>
    <w:p w14:paraId="274E5438" w14:textId="57D17C81" w:rsidR="0084187F" w:rsidRPr="0084187F" w:rsidRDefault="0084187F" w:rsidP="0061471F">
      <w:pPr>
        <w:pStyle w:val="EndNoteBibliography"/>
        <w:ind w:leftChars="-5" w:left="566" w:hangingChars="288" w:hanging="576"/>
      </w:pPr>
      <w:r w:rsidRPr="0084187F">
        <w:t>[105]</w:t>
      </w:r>
      <w:r w:rsidRPr="0084187F">
        <w:tab/>
        <w:t xml:space="preserve">Y. Leng, X. Shi, F. Hiroatsu, A. Kalachev, D. Wan, Automated construction for human–robot interaction in wooden buildings: Integrated robotic construction and digital design of iSMART wooden arches, Journal of Field Robotics, 40(4) (2023), pp. 810-827. </w:t>
      </w:r>
      <w:hyperlink r:id="rId105" w:history="1">
        <w:r w:rsidRPr="0084187F">
          <w:rPr>
            <w:rStyle w:val="Hyperlink"/>
          </w:rPr>
          <w:t>https://doi.org/10.1002/rob.22154</w:t>
        </w:r>
      </w:hyperlink>
    </w:p>
    <w:p w14:paraId="456B7F04" w14:textId="4AC5E97F" w:rsidR="0084187F" w:rsidRPr="0084187F" w:rsidRDefault="0084187F" w:rsidP="0061471F">
      <w:pPr>
        <w:pStyle w:val="EndNoteBibliography"/>
        <w:ind w:leftChars="-5" w:left="566" w:hangingChars="288" w:hanging="576"/>
      </w:pPr>
      <w:r w:rsidRPr="0084187F">
        <w:t>[106]</w:t>
      </w:r>
      <w:r w:rsidRPr="0084187F">
        <w:tab/>
        <w:t xml:space="preserve">K. Dörfler, T. Sandy, M. Giftthaler, F. Gramazio, M. Kohler, J. Buchli, Mobile robotic brickwork: automation of a discrete robotic fabrication process using an autonomous mobile robot, Robotic Fabrication in Architecture, Art and Design 2016,  (2016), pp. 204-217. </w:t>
      </w:r>
      <w:hyperlink r:id="rId106" w:history="1">
        <w:r w:rsidRPr="0084187F">
          <w:rPr>
            <w:rStyle w:val="Hyperlink"/>
          </w:rPr>
          <w:t>https://doi.org/10.1007/978-3-319-26378-6_15</w:t>
        </w:r>
      </w:hyperlink>
    </w:p>
    <w:p w14:paraId="06FA0D62" w14:textId="497F683E" w:rsidR="0084187F" w:rsidRPr="0084187F" w:rsidRDefault="0084187F" w:rsidP="0061471F">
      <w:pPr>
        <w:pStyle w:val="EndNoteBibliography"/>
        <w:ind w:leftChars="-5" w:left="566" w:hangingChars="288" w:hanging="576"/>
      </w:pPr>
      <w:r w:rsidRPr="0084187F">
        <w:t>[107]</w:t>
      </w:r>
      <w:r w:rsidRPr="0084187F">
        <w:tab/>
        <w:t xml:space="preserve">V. Helm, S. Ercan, F. Gramazio, M. Kohler, Mobile robotic fabrication on construction sites: DimRob, 2012 IEEE/RSJ International Conference on Intelligent Robots and Systems, 2012, pp. 4335-4341. </w:t>
      </w:r>
      <w:hyperlink r:id="rId107" w:history="1">
        <w:r w:rsidRPr="0084187F">
          <w:rPr>
            <w:rStyle w:val="Hyperlink"/>
          </w:rPr>
          <w:t>https://doi.org/10.1109/IROS.2012.6385617</w:t>
        </w:r>
      </w:hyperlink>
    </w:p>
    <w:p w14:paraId="4E6C72A9" w14:textId="7FE6E01B" w:rsidR="0084187F" w:rsidRPr="0084187F" w:rsidRDefault="0084187F" w:rsidP="0061471F">
      <w:pPr>
        <w:pStyle w:val="EndNoteBibliography"/>
        <w:ind w:leftChars="-5" w:left="566" w:hangingChars="288" w:hanging="576"/>
      </w:pPr>
      <w:r w:rsidRPr="0084187F">
        <w:t>[108]</w:t>
      </w:r>
      <w:r w:rsidRPr="0084187F">
        <w:tab/>
        <w:t xml:space="preserve">S. Li, X. Zhou, G. Cheng, W. Teng, Y. Zeng, G. Wei, Y. Chen, A scheme of installing ALC wall panels based on autonomous mobile robot, Journal of Building Engineering,  (2024), pp. 109991. </w:t>
      </w:r>
      <w:hyperlink r:id="rId108" w:history="1">
        <w:r w:rsidRPr="0084187F">
          <w:rPr>
            <w:rStyle w:val="Hyperlink"/>
          </w:rPr>
          <w:t>https://doi.org/10.1016/j.jobe.2024.109991</w:t>
        </w:r>
      </w:hyperlink>
    </w:p>
    <w:p w14:paraId="6B972052" w14:textId="0EE9554A" w:rsidR="0084187F" w:rsidRPr="0084187F" w:rsidRDefault="0084187F" w:rsidP="0061471F">
      <w:pPr>
        <w:pStyle w:val="EndNoteBibliography"/>
        <w:ind w:leftChars="-5" w:left="566" w:hangingChars="288" w:hanging="576"/>
      </w:pPr>
      <w:r w:rsidRPr="0084187F">
        <w:t>[109]</w:t>
      </w:r>
      <w:r w:rsidRPr="0084187F">
        <w:tab/>
        <w:t xml:space="preserve">N. Hack, K. Dörfler, A.N. Walzer, T. Wangler, J. Mata-Falcón, N. Kumar, J. Buchli, W. Kaufmann, R.J. Flatt, F. Gramazio, Structural stay-in-place formwork for robotic in situ fabrication of non-standard concrete structures: A real scale architectural demonstrator, Automation in Construction, 115 (2020), pp. 103197. </w:t>
      </w:r>
      <w:hyperlink r:id="rId109" w:history="1">
        <w:r w:rsidRPr="0084187F">
          <w:rPr>
            <w:rStyle w:val="Hyperlink"/>
          </w:rPr>
          <w:t>https://doi.org/10.1016/j.autcon.2020.103197</w:t>
        </w:r>
      </w:hyperlink>
    </w:p>
    <w:p w14:paraId="0234E4B6" w14:textId="61DF1559" w:rsidR="0084187F" w:rsidRPr="0084187F" w:rsidRDefault="0084187F" w:rsidP="0061471F">
      <w:pPr>
        <w:pStyle w:val="EndNoteBibliography"/>
        <w:ind w:leftChars="-5" w:left="566" w:hangingChars="288" w:hanging="576"/>
      </w:pPr>
      <w:r w:rsidRPr="0084187F">
        <w:t>[110]</w:t>
      </w:r>
      <w:r w:rsidRPr="0084187F">
        <w:tab/>
        <w:t xml:space="preserve">T. Hachijo, S. Igarashi, Autonomous Robot for Ceiling Board Construction Work “Robo-Buddy Ceiling”, 2023 IEEE 19th International Conference on Automation Science and Engineering (CASE), 2023, pp. 1-7. </w:t>
      </w:r>
      <w:hyperlink r:id="rId110" w:history="1">
        <w:r w:rsidRPr="0084187F">
          <w:rPr>
            <w:rStyle w:val="Hyperlink"/>
          </w:rPr>
          <w:t>https://doi.org/10.1109/CASE56687.2023.10260608</w:t>
        </w:r>
      </w:hyperlink>
    </w:p>
    <w:p w14:paraId="3AB3C391" w14:textId="488DF91C" w:rsidR="0084187F" w:rsidRPr="0084187F" w:rsidRDefault="0084187F" w:rsidP="0061471F">
      <w:pPr>
        <w:pStyle w:val="EndNoteBibliography"/>
        <w:ind w:leftChars="-5" w:left="566" w:hangingChars="288" w:hanging="576"/>
      </w:pPr>
      <w:r w:rsidRPr="0084187F">
        <w:t>[111]</w:t>
      </w:r>
      <w:r w:rsidRPr="0084187F">
        <w:tab/>
        <w:t xml:space="preserve">R.L. Johns, M. Wermelinger, R. Mascaro, D. Jud, I. Hurkxkens, L. Vasey, M. Chli, F. Gramazio, M. Kohler, M. Hutter, A framework for robotic excavation and dry stone construction using on-site materials, Science Robotics, 8(84) (2023), pp. eabp9758. </w:t>
      </w:r>
      <w:hyperlink r:id="rId111" w:history="1">
        <w:r w:rsidRPr="0084187F">
          <w:rPr>
            <w:rStyle w:val="Hyperlink"/>
          </w:rPr>
          <w:t>https://doi.org/10.1126/scirobotics.abp9758</w:t>
        </w:r>
      </w:hyperlink>
    </w:p>
    <w:p w14:paraId="6F8F634C" w14:textId="35EC10C2" w:rsidR="0084187F" w:rsidRPr="0084187F" w:rsidRDefault="0084187F" w:rsidP="0061471F">
      <w:pPr>
        <w:pStyle w:val="EndNoteBibliography"/>
        <w:ind w:leftChars="-5" w:left="566" w:hangingChars="288" w:hanging="576"/>
      </w:pPr>
      <w:r w:rsidRPr="0084187F">
        <w:t>[112]</w:t>
      </w:r>
      <w:r w:rsidRPr="0084187F">
        <w:tab/>
        <w:t xml:space="preserve">M. Lussi, T. Sandy, K. Dörfler, N. Hack, F. Gramazio, M. Kohler, J. Buchli, Accurate and adaptive in situ fabrication of an undulated wall using an on-board visual sensing system, 2018 IEEE International Conference on Robotics and Automation (ICRA), 2018, pp. 3532-3539. </w:t>
      </w:r>
      <w:hyperlink r:id="rId112" w:history="1">
        <w:r w:rsidRPr="0084187F">
          <w:rPr>
            <w:rStyle w:val="Hyperlink"/>
          </w:rPr>
          <w:t>https://doi.org/10.1109/ICRA.2018.8460480</w:t>
        </w:r>
      </w:hyperlink>
    </w:p>
    <w:p w14:paraId="47710216" w14:textId="7B0FF23F" w:rsidR="0084187F" w:rsidRPr="0084187F" w:rsidRDefault="0084187F" w:rsidP="0061471F">
      <w:pPr>
        <w:pStyle w:val="EndNoteBibliography"/>
        <w:ind w:leftChars="-5" w:left="566" w:hangingChars="288" w:hanging="576"/>
      </w:pPr>
      <w:r w:rsidRPr="0084187F">
        <w:t>[113]</w:t>
      </w:r>
      <w:r w:rsidRPr="0084187F">
        <w:tab/>
        <w:t xml:space="preserve">A.P.R. Lauer, E. Benner, T. Stark, S. Klassen, S. Abolhasani, L. Schroth, A. Gienger, H.J. Wagner, V. Schwieger, A. Menges, Automated on-site assembly of timber buildings on the example of a biomimetic shell, Automation in Construction, 156 (2023), pp. 105118. </w:t>
      </w:r>
      <w:hyperlink r:id="rId113" w:history="1">
        <w:r w:rsidRPr="0084187F">
          <w:rPr>
            <w:rStyle w:val="Hyperlink"/>
          </w:rPr>
          <w:t>https://doi.org/10.1016/j.autcon.2023.105118</w:t>
        </w:r>
      </w:hyperlink>
    </w:p>
    <w:p w14:paraId="3165DEC0" w14:textId="1C29230D" w:rsidR="0084187F" w:rsidRPr="0084187F" w:rsidRDefault="0084187F" w:rsidP="0061471F">
      <w:pPr>
        <w:pStyle w:val="EndNoteBibliography"/>
        <w:ind w:leftChars="-5" w:left="566" w:hangingChars="288" w:hanging="576"/>
      </w:pPr>
      <w:r w:rsidRPr="0084187F">
        <w:t>[114]</w:t>
      </w:r>
      <w:r w:rsidRPr="0084187F">
        <w:tab/>
        <w:t xml:space="preserve">M. Wermelinger, R. Johns, F. Gramazio, M. Kohler, M. Hutter, Grasping and object reorientation for autonomous construction of stone structures, IEEE Robotics and Automation Letters, 6(3) (2021), pp. 5105-5112. </w:t>
      </w:r>
      <w:hyperlink r:id="rId114" w:history="1">
        <w:r w:rsidRPr="0084187F">
          <w:rPr>
            <w:rStyle w:val="Hyperlink"/>
          </w:rPr>
          <w:t>https://doi.org/10.1109/LRA.2021.3070300</w:t>
        </w:r>
      </w:hyperlink>
    </w:p>
    <w:p w14:paraId="10F7F397" w14:textId="33E8E326" w:rsidR="0084187F" w:rsidRPr="0084187F" w:rsidRDefault="0084187F" w:rsidP="0061471F">
      <w:pPr>
        <w:pStyle w:val="EndNoteBibliography"/>
        <w:ind w:leftChars="-5" w:left="566" w:hangingChars="288" w:hanging="576"/>
      </w:pPr>
      <w:r w:rsidRPr="0084187F">
        <w:t>[115]</w:t>
      </w:r>
      <w:r w:rsidRPr="0084187F">
        <w:tab/>
        <w:t xml:space="preserve">H. Chai, H.J. Wagner, Z. Guo, Y. Qi, A. Menges, P.F. Yuan, Computational design and on-site mobile robotic construction of an adaptive reinforcement beam network for cross-laminated timber slab panels, Automation in Construction, 142 (2022), pp. 104536. </w:t>
      </w:r>
      <w:hyperlink r:id="rId115" w:history="1">
        <w:r w:rsidRPr="0084187F">
          <w:rPr>
            <w:rStyle w:val="Hyperlink"/>
          </w:rPr>
          <w:t>https://doi.org/10.1016/j.autcon.2022.104536</w:t>
        </w:r>
      </w:hyperlink>
    </w:p>
    <w:p w14:paraId="11DE575B" w14:textId="25B6A854" w:rsidR="0084187F" w:rsidRPr="0084187F" w:rsidRDefault="0084187F" w:rsidP="0061471F">
      <w:pPr>
        <w:pStyle w:val="EndNoteBibliography"/>
        <w:ind w:leftChars="-5" w:left="566" w:hangingChars="288" w:hanging="576"/>
      </w:pPr>
      <w:r w:rsidRPr="0084187F">
        <w:t>[116]</w:t>
      </w:r>
      <w:r w:rsidRPr="0084187F">
        <w:tab/>
        <w:t xml:space="preserve">R.L. Johns, M. Wermelinger, R. Mascaro, D. Jud, F. Gramazio, M. Kohler, M. Chli, M. Hutter, Autonomous dry stone: On-site planning and assembly of stone walls with a robotic excavator, Construction Robotics, 4(3) (2020), pp. 127-140. </w:t>
      </w:r>
      <w:hyperlink r:id="rId116" w:history="1">
        <w:r w:rsidRPr="0084187F">
          <w:rPr>
            <w:rStyle w:val="Hyperlink"/>
          </w:rPr>
          <w:t>https://link.springer.com/article/10.1007/s41693-020-00037-6</w:t>
        </w:r>
      </w:hyperlink>
    </w:p>
    <w:p w14:paraId="6D21D412" w14:textId="6BCE8ED5" w:rsidR="0084187F" w:rsidRPr="0084187F" w:rsidRDefault="0084187F" w:rsidP="0061471F">
      <w:pPr>
        <w:pStyle w:val="EndNoteBibliography"/>
        <w:ind w:leftChars="-5" w:left="566" w:hangingChars="288" w:hanging="576"/>
      </w:pPr>
      <w:r w:rsidRPr="0084187F">
        <w:t>[117]</w:t>
      </w:r>
      <w:r w:rsidRPr="0084187F">
        <w:tab/>
        <w:t xml:space="preserve">Y. Hua, Y. Deng, K. Petersen, Robots building bridges, not walls, 2018 IEEE 3rd International Workshops on Foundations and Applications of Self* Systems (FAS* W), 2018, pp. 154-159. </w:t>
      </w:r>
      <w:hyperlink r:id="rId117" w:history="1">
        <w:r w:rsidRPr="0084187F">
          <w:rPr>
            <w:rStyle w:val="Hyperlink"/>
          </w:rPr>
          <w:t>https://doi.org/10.1109/FAS-W.2018.00041</w:t>
        </w:r>
      </w:hyperlink>
    </w:p>
    <w:p w14:paraId="70345EE1" w14:textId="1DC8D2A2" w:rsidR="0084187F" w:rsidRPr="0084187F" w:rsidRDefault="0084187F" w:rsidP="0061471F">
      <w:pPr>
        <w:pStyle w:val="EndNoteBibliography"/>
        <w:ind w:leftChars="-5" w:left="566" w:hangingChars="288" w:hanging="576"/>
      </w:pPr>
      <w:r w:rsidRPr="0084187F">
        <w:t>[118]</w:t>
      </w:r>
      <w:r w:rsidRPr="0084187F">
        <w:tab/>
        <w:t xml:space="preserve">S. Leder, A. Menges, Merging architectural design and robotic planning using interactive agent-based modelling for collective robotic </w:t>
      </w:r>
      <w:r w:rsidRPr="0084187F">
        <w:lastRenderedPageBreak/>
        <w:t xml:space="preserve">construction, Journal of Computational Design and Engineering, 11(2) (2024), pp. 253-268. </w:t>
      </w:r>
      <w:hyperlink r:id="rId118" w:history="1">
        <w:r w:rsidRPr="0084187F">
          <w:rPr>
            <w:rStyle w:val="Hyperlink"/>
          </w:rPr>
          <w:t>https://doi.org/10.1093/jcde/qwae028</w:t>
        </w:r>
      </w:hyperlink>
    </w:p>
    <w:p w14:paraId="65790BC4" w14:textId="0B190B3D" w:rsidR="0084187F" w:rsidRPr="0084187F" w:rsidRDefault="0084187F" w:rsidP="0061471F">
      <w:pPr>
        <w:pStyle w:val="EndNoteBibliography"/>
        <w:ind w:leftChars="-5" w:left="566" w:hangingChars="288" w:hanging="576"/>
      </w:pPr>
      <w:r w:rsidRPr="0084187F">
        <w:t>[119]</w:t>
      </w:r>
      <w:r w:rsidRPr="0084187F">
        <w:tab/>
        <w:t xml:space="preserve">S. Leder, R. Weber, D. Wood, O. Bucklin, A. Menges, Distributed robotic timber construction, Proceedings of the 39th ACADIA,  (2019), pp. </w:t>
      </w:r>
      <w:hyperlink r:id="rId119" w:history="1">
        <w:r w:rsidRPr="0084187F">
          <w:rPr>
            <w:rStyle w:val="Hyperlink"/>
          </w:rPr>
          <w:t>http://dx.doi.org/10.52842/conf.acadia.2019.510</w:t>
        </w:r>
      </w:hyperlink>
    </w:p>
    <w:p w14:paraId="7A361E8A" w14:textId="67F12E2D" w:rsidR="0084187F" w:rsidRPr="0084187F" w:rsidRDefault="0084187F" w:rsidP="0061471F">
      <w:pPr>
        <w:pStyle w:val="EndNoteBibliography"/>
        <w:ind w:leftChars="-5" w:left="566" w:hangingChars="288" w:hanging="576"/>
      </w:pPr>
      <w:r w:rsidRPr="0084187F">
        <w:t>[120]</w:t>
      </w:r>
      <w:r w:rsidRPr="0084187F">
        <w:tab/>
        <w:t xml:space="preserve">N.X. Man, Automating the design and assembly process of timber block construction system, AIP Conference Proceedings, 2021, pp. </w:t>
      </w:r>
      <w:hyperlink r:id="rId120" w:history="1">
        <w:r w:rsidRPr="0084187F">
          <w:rPr>
            <w:rStyle w:val="Hyperlink"/>
          </w:rPr>
          <w:t>https://doi.org/10.1063/5.0071200</w:t>
        </w:r>
      </w:hyperlink>
    </w:p>
    <w:p w14:paraId="140CE945" w14:textId="18F17060" w:rsidR="0084187F" w:rsidRPr="0084187F" w:rsidRDefault="0084187F" w:rsidP="0061471F">
      <w:pPr>
        <w:pStyle w:val="EndNoteBibliography"/>
        <w:ind w:leftChars="-5" w:left="566" w:hangingChars="288" w:hanging="576"/>
      </w:pPr>
      <w:r w:rsidRPr="0084187F">
        <w:t>[121]</w:t>
      </w:r>
      <w:r w:rsidRPr="0084187F">
        <w:tab/>
        <w:t xml:space="preserve">S. Leder, H. Kim, M. Sitti, A. Menges, Enhanced co-design and evaluation of a collective robotic construction system for the assembly of large-scale in-plane timber structures, Automation in Construction, 162 (2024), pp. 105390. </w:t>
      </w:r>
      <w:hyperlink r:id="rId121" w:history="1">
        <w:r w:rsidRPr="0084187F">
          <w:rPr>
            <w:rStyle w:val="Hyperlink"/>
          </w:rPr>
          <w:t>https://doi.org/10.1016/j.autcon.2024.105390</w:t>
        </w:r>
      </w:hyperlink>
    </w:p>
    <w:p w14:paraId="76BE8DFA" w14:textId="6A2B6002" w:rsidR="0084187F" w:rsidRPr="0084187F" w:rsidRDefault="0084187F" w:rsidP="0061471F">
      <w:pPr>
        <w:pStyle w:val="EndNoteBibliography"/>
        <w:ind w:leftChars="-5" w:left="566" w:hangingChars="288" w:hanging="576"/>
      </w:pPr>
      <w:r w:rsidRPr="0084187F">
        <w:t>[122]</w:t>
      </w:r>
      <w:r w:rsidRPr="0084187F">
        <w:tab/>
        <w:t xml:space="preserve">S. Leder, R. Weber, D. Wood, O. Bucklin, A. Menges, Design and prototyping of a single axis, building material integrated, distributed robotic assembly system, 2019 IEEE 4th International Workshops on Foundations and Applications of Self* Systems (FAS* W), 2019, pp. 211-212. </w:t>
      </w:r>
      <w:hyperlink r:id="rId122" w:history="1">
        <w:r w:rsidRPr="0084187F">
          <w:rPr>
            <w:rStyle w:val="Hyperlink"/>
          </w:rPr>
          <w:t>http://dx.doi.org/10.1109/FAS-W.2019.00056</w:t>
        </w:r>
      </w:hyperlink>
    </w:p>
    <w:p w14:paraId="29942223" w14:textId="4CA125F4" w:rsidR="0084187F" w:rsidRPr="0084187F" w:rsidRDefault="0084187F" w:rsidP="0061471F">
      <w:pPr>
        <w:pStyle w:val="EndNoteBibliography"/>
        <w:ind w:leftChars="-5" w:left="566" w:hangingChars="288" w:hanging="576"/>
        <w:rPr>
          <w:rFonts w:hint="eastAsia"/>
        </w:rPr>
      </w:pPr>
      <w:r w:rsidRPr="0084187F">
        <w:t>[123]</w:t>
      </w:r>
      <w:r w:rsidRPr="0084187F">
        <w:tab/>
        <w:t>S. Leder, H. Kim, O.S. Oguz, N. Kubail Kalousdian, V.N. Hartmann, A. Menges, M. Toussaint, M. Sitti, Leveraging Building</w:t>
      </w:r>
      <w:r w:rsidRPr="0084187F">
        <w:rPr>
          <w:rFonts w:hint="eastAsia"/>
        </w:rPr>
        <w:t xml:space="preserve"> Material as Part of the In</w:t>
      </w:r>
      <w:r w:rsidRPr="0084187F">
        <w:rPr>
          <w:rFonts w:hint="eastAsia"/>
        </w:rPr>
        <w:t>‐</w:t>
      </w:r>
      <w:r w:rsidRPr="0084187F">
        <w:rPr>
          <w:rFonts w:hint="eastAsia"/>
        </w:rPr>
        <w:t xml:space="preserve">Plane Robotic Kinematic System for Collective Construction, Advanced Science, 9(24) (2022), pp. 2201524. </w:t>
      </w:r>
      <w:hyperlink r:id="rId123" w:history="1">
        <w:r w:rsidRPr="0084187F">
          <w:rPr>
            <w:rStyle w:val="Hyperlink"/>
            <w:rFonts w:hint="eastAsia"/>
          </w:rPr>
          <w:t>https://doi.org/10.1002/advs.202201524</w:t>
        </w:r>
      </w:hyperlink>
    </w:p>
    <w:p w14:paraId="0AC446B1" w14:textId="620450D8" w:rsidR="0084187F" w:rsidRPr="0084187F" w:rsidRDefault="0084187F" w:rsidP="0061471F">
      <w:pPr>
        <w:pStyle w:val="EndNoteBibliography"/>
        <w:ind w:leftChars="-5" w:left="566" w:hangingChars="288" w:hanging="576"/>
      </w:pPr>
      <w:r w:rsidRPr="0084187F">
        <w:t>[124]</w:t>
      </w:r>
      <w:r w:rsidRPr="0084187F">
        <w:tab/>
        <w:t>B. Delikanl</w:t>
      </w:r>
      <w:r w:rsidRPr="0084187F">
        <w:rPr>
          <w:rFonts w:ascii="Cambria" w:hAnsi="Cambria" w:cs="Cambria"/>
        </w:rPr>
        <w:t>ı</w:t>
      </w:r>
      <w:r w:rsidRPr="0084187F">
        <w:t xml:space="preserve">, L.F. Gül, A System for Truss Manipulation with Relative Robots: Designing and Prototyping HookBot, International Conference on Computer-Aided Architectural Design Futures, 2023, pp. 393-409. </w:t>
      </w:r>
      <w:hyperlink r:id="rId124" w:history="1">
        <w:r w:rsidRPr="0084187F">
          <w:rPr>
            <w:rStyle w:val="Hyperlink"/>
          </w:rPr>
          <w:t>https://doi.org/10.1007/978-3-031-37189-9_26</w:t>
        </w:r>
      </w:hyperlink>
    </w:p>
    <w:p w14:paraId="7A2AD16C" w14:textId="6611A245" w:rsidR="0084187F" w:rsidRPr="0084187F" w:rsidRDefault="0084187F" w:rsidP="0061471F">
      <w:pPr>
        <w:pStyle w:val="EndNoteBibliography"/>
        <w:ind w:leftChars="-5" w:left="566" w:hangingChars="288" w:hanging="576"/>
      </w:pPr>
      <w:r w:rsidRPr="0084187F">
        <w:t>[125]</w:t>
      </w:r>
      <w:r w:rsidRPr="0084187F">
        <w:tab/>
        <w:t xml:space="preserve">C.E. Gregg, D. Catanoso, O.I.B. Formoso, I. Kostitsyna, M.E. Ochalek, T.J. Olatunde, I.W. Park, F.M. Sebastianelli, E.M. Taylor, G.T. Trinh, Ultralight, strong, and self-reprogrammable mechanical metamaterials, Science Robotics, 9(86) (2024), pp. eadi2746. </w:t>
      </w:r>
      <w:hyperlink r:id="rId125" w:history="1">
        <w:r w:rsidRPr="0084187F">
          <w:rPr>
            <w:rStyle w:val="Hyperlink"/>
          </w:rPr>
          <w:t>https://doi.org/10.1126/scirobotics.adi2746</w:t>
        </w:r>
      </w:hyperlink>
    </w:p>
    <w:p w14:paraId="4DEA1B52" w14:textId="31AEE6A4" w:rsidR="0084187F" w:rsidRPr="0084187F" w:rsidRDefault="0084187F" w:rsidP="0061471F">
      <w:pPr>
        <w:pStyle w:val="EndNoteBibliography"/>
        <w:ind w:leftChars="-5" w:left="566" w:hangingChars="288" w:hanging="576"/>
      </w:pPr>
      <w:r w:rsidRPr="0084187F">
        <w:t>[126]</w:t>
      </w:r>
      <w:r w:rsidRPr="0084187F">
        <w:tab/>
        <w:t xml:space="preserve">B. Jenett, K. Cheung, Bill-e: Robotic platform for locomotion and manipulation of lightweight space structures, 25th AIAA/AHS Adaptive Structures Conference, 2017, pp. 1876. </w:t>
      </w:r>
      <w:hyperlink r:id="rId126" w:history="1">
        <w:r w:rsidRPr="0084187F">
          <w:rPr>
            <w:rStyle w:val="Hyperlink"/>
          </w:rPr>
          <w:t>https://doi.org/10.2514/6.2017-1876</w:t>
        </w:r>
      </w:hyperlink>
    </w:p>
    <w:p w14:paraId="2D0411D2" w14:textId="28D1B844" w:rsidR="0084187F" w:rsidRPr="0084187F" w:rsidRDefault="0084187F" w:rsidP="0061471F">
      <w:pPr>
        <w:pStyle w:val="EndNoteBibliography"/>
        <w:ind w:leftChars="-5" w:left="566" w:hangingChars="288" w:hanging="576"/>
      </w:pPr>
      <w:r w:rsidRPr="0084187F">
        <w:rPr>
          <w:rFonts w:hint="eastAsia"/>
        </w:rPr>
        <w:t>[127]</w:t>
      </w:r>
      <w:r w:rsidRPr="0084187F">
        <w:rPr>
          <w:rFonts w:hint="eastAsia"/>
        </w:rPr>
        <w:tab/>
        <w:t xml:space="preserve">N.K. Kalousdian, G. </w:t>
      </w:r>
      <w:r w:rsidRPr="0084187F">
        <w:rPr>
          <w:rFonts w:hint="eastAsia"/>
        </w:rPr>
        <w:t>Ł</w:t>
      </w:r>
      <w:r w:rsidRPr="0084187F">
        <w:rPr>
          <w:rFonts w:hint="eastAsia"/>
        </w:rPr>
        <w:t>ochnicki, V.N. Hartmann, S. Leder, O.S. Og</w:t>
      </w:r>
      <w:r w:rsidRPr="0084187F">
        <w:t xml:space="preserve">uz, A. Menges, M. Toussaint, Learning robotic manipulation of natural materials with variable properties for construction tasks, IEEE Robotics and Automation Letters, 7(2) (2022), pp. 5749-5756. </w:t>
      </w:r>
      <w:hyperlink r:id="rId127" w:history="1">
        <w:r w:rsidRPr="0084187F">
          <w:rPr>
            <w:rStyle w:val="Hyperlink"/>
          </w:rPr>
          <w:t>http://dx.doi.org/10.1109/LRA.2022.3159288</w:t>
        </w:r>
      </w:hyperlink>
    </w:p>
    <w:p w14:paraId="18909B64" w14:textId="103DDCC0" w:rsidR="0084187F" w:rsidRPr="0084187F" w:rsidRDefault="0084187F" w:rsidP="0061471F">
      <w:pPr>
        <w:pStyle w:val="EndNoteBibliography"/>
        <w:ind w:leftChars="-5" w:left="566" w:hangingChars="288" w:hanging="576"/>
      </w:pPr>
      <w:r w:rsidRPr="0084187F">
        <w:t>[128]</w:t>
      </w:r>
      <w:r w:rsidRPr="0084187F">
        <w:tab/>
        <w:t xml:space="preserve">J. Werfel, K. Petersen, R. Nagpal, Designing collective behavior in a termite-inspired robot construction team, Science, 343(6172) (2014), pp. 754-758. </w:t>
      </w:r>
      <w:hyperlink r:id="rId128" w:history="1">
        <w:r w:rsidRPr="0084187F">
          <w:rPr>
            <w:rStyle w:val="Hyperlink"/>
          </w:rPr>
          <w:t>https://doi.org/10.1126/science.1245842</w:t>
        </w:r>
      </w:hyperlink>
    </w:p>
    <w:p w14:paraId="5E9888C7" w14:textId="0DEB5A86" w:rsidR="0084187F" w:rsidRPr="0084187F" w:rsidRDefault="0084187F" w:rsidP="0061471F">
      <w:pPr>
        <w:pStyle w:val="EndNoteBibliography"/>
        <w:ind w:leftChars="-5" w:left="566" w:hangingChars="288" w:hanging="576"/>
      </w:pPr>
      <w:r w:rsidRPr="0084187F">
        <w:t>[129]</w:t>
      </w:r>
      <w:r w:rsidRPr="0084187F">
        <w:tab/>
        <w:t xml:space="preserve">T. Baca, R. Penicka, P. Stepan, M. Petrlik, V. Spurny, D. Hert, M. Saska, Autonomous cooperative wall building by a team of unmanned aerial vehicles in the MBZIRC 2020 competition, Robotics and autonomous systems, 167 (2023), pp. 104482. </w:t>
      </w:r>
      <w:hyperlink r:id="rId129" w:history="1">
        <w:r w:rsidRPr="0084187F">
          <w:rPr>
            <w:rStyle w:val="Hyperlink"/>
          </w:rPr>
          <w:t>https://doi.org/10.1016/j.robot.2023.104482</w:t>
        </w:r>
      </w:hyperlink>
    </w:p>
    <w:p w14:paraId="22291E32" w14:textId="4DF453CD" w:rsidR="0084187F" w:rsidRPr="0084187F" w:rsidRDefault="0084187F" w:rsidP="0061471F">
      <w:pPr>
        <w:pStyle w:val="EndNoteBibliography"/>
        <w:ind w:leftChars="-5" w:left="566" w:hangingChars="288" w:hanging="576"/>
      </w:pPr>
      <w:r w:rsidRPr="0084187F">
        <w:t>[130]</w:t>
      </w:r>
      <w:r w:rsidRPr="0084187F">
        <w:tab/>
        <w:t xml:space="preserve">S. Goessens, C. Mueller, P. Latteur, Feasibility study for drone-based masonry construction of real-scale structures, Automation in Construction, 94 (2018), pp. 458-480. </w:t>
      </w:r>
      <w:hyperlink r:id="rId130" w:history="1">
        <w:r w:rsidRPr="0084187F">
          <w:rPr>
            <w:rStyle w:val="Hyperlink"/>
          </w:rPr>
          <w:t>https://doi.org/10.1016/j.autcon.2018.06.015</w:t>
        </w:r>
      </w:hyperlink>
    </w:p>
    <w:p w14:paraId="2C8E06A8" w14:textId="17EE2D8B" w:rsidR="0084187F" w:rsidRPr="0084187F" w:rsidRDefault="0084187F" w:rsidP="0061471F">
      <w:pPr>
        <w:pStyle w:val="EndNoteBibliography"/>
        <w:ind w:leftChars="-5" w:left="566" w:hangingChars="288" w:hanging="576"/>
      </w:pPr>
      <w:r w:rsidRPr="0084187F">
        <w:t>[131]</w:t>
      </w:r>
      <w:r w:rsidRPr="0084187F">
        <w:tab/>
        <w:t xml:space="preserve">Q. Lindsey, D. Mellinger, V. Kumar, Construction with quadrotor teams, Autonomous Robots, 33(3) (2012), pp. 323-336. </w:t>
      </w:r>
      <w:hyperlink r:id="rId131" w:history="1">
        <w:r w:rsidRPr="0084187F">
          <w:rPr>
            <w:rStyle w:val="Hyperlink"/>
          </w:rPr>
          <w:t>https://doi.org/10.1007/s10514-012-9305-0</w:t>
        </w:r>
      </w:hyperlink>
    </w:p>
    <w:p w14:paraId="12C2A3E9" w14:textId="0AF7387E" w:rsidR="0084187F" w:rsidRPr="0084187F" w:rsidRDefault="0084187F" w:rsidP="0061471F">
      <w:pPr>
        <w:pStyle w:val="EndNoteBibliography"/>
        <w:ind w:leftChars="-5" w:left="566" w:hangingChars="288" w:hanging="576"/>
      </w:pPr>
      <w:r w:rsidRPr="0084187F">
        <w:t>[132]</w:t>
      </w:r>
      <w:r w:rsidRPr="0084187F">
        <w:tab/>
        <w:t xml:space="preserve">D. Wood, M. Yablonina, M. Aflalo, J. Chen, B. Tahanzadeh, A. Menges, Cyber physical macro material as a UAV [re] configurable architectural system, Robotic Fabrication in Architecture, Art and Design 2018: Foreword by Sigrid Brell-Çokcan and Johannes Braumann, Association for Robots in Architecture, 2019, pp. 320-335. </w:t>
      </w:r>
      <w:hyperlink r:id="rId132" w:history="1">
        <w:r w:rsidRPr="0084187F">
          <w:rPr>
            <w:rStyle w:val="Hyperlink"/>
          </w:rPr>
          <w:t>https://doi.org/10.1007/978-3-319-92294-2_25</w:t>
        </w:r>
      </w:hyperlink>
    </w:p>
    <w:p w14:paraId="6989F64F" w14:textId="19B5FFE2" w:rsidR="0084187F" w:rsidRPr="0084187F" w:rsidRDefault="0084187F" w:rsidP="0061471F">
      <w:pPr>
        <w:pStyle w:val="EndNoteBibliography"/>
        <w:ind w:leftChars="-5" w:left="566" w:hangingChars="288" w:hanging="576"/>
      </w:pPr>
      <w:r w:rsidRPr="0084187F">
        <w:t>[133]</w:t>
      </w:r>
      <w:r w:rsidRPr="0084187F">
        <w:tab/>
        <w:t xml:space="preserve">F. Augugliaro, S. Lupashin, M. Hamer, C. Male, M. Hehn, M.W. Mueller, J.S. Willmann, F. Gramazio, M. Kohler, R. D'Andrea, The flight assembled architecture installation: Cooperative construction with flying machines, IEEE Control Systems Magazine, 34(4) (2014), pp. 46-64. </w:t>
      </w:r>
      <w:hyperlink r:id="rId133" w:history="1">
        <w:r w:rsidRPr="0084187F">
          <w:rPr>
            <w:rStyle w:val="Hyperlink"/>
          </w:rPr>
          <w:t>https://doi.org/10.1109/MCS.2014.2320359</w:t>
        </w:r>
      </w:hyperlink>
    </w:p>
    <w:p w14:paraId="1F908306" w14:textId="7DAC6E95" w:rsidR="0084187F" w:rsidRPr="0084187F" w:rsidRDefault="0084187F" w:rsidP="0061471F">
      <w:pPr>
        <w:pStyle w:val="EndNoteBibliography"/>
        <w:ind w:leftChars="-5" w:left="566" w:hangingChars="288" w:hanging="576"/>
      </w:pPr>
      <w:r w:rsidRPr="0084187F">
        <w:rPr>
          <w:rFonts w:hint="eastAsia"/>
        </w:rPr>
        <w:t>[134]</w:t>
      </w:r>
      <w:r w:rsidRPr="0084187F">
        <w:rPr>
          <w:rFonts w:hint="eastAsia"/>
        </w:rPr>
        <w:tab/>
        <w:t>Q. Shi, Z. Wang, X. Ke, Z. Wang, Q. Gao, Y. Fan, B. Lei, P. Wu, Multiobjective trajectory optimization of the wall</w:t>
      </w:r>
      <w:r w:rsidRPr="0084187F">
        <w:rPr>
          <w:rFonts w:hint="eastAsia"/>
        </w:rPr>
        <w:t>‐</w:t>
      </w:r>
      <w:r w:rsidRPr="0084187F">
        <w:rPr>
          <w:rFonts w:hint="eastAsia"/>
        </w:rPr>
        <w:t>building robot based on RBF</w:t>
      </w:r>
      <w:r w:rsidRPr="0084187F">
        <w:rPr>
          <w:rFonts w:hint="eastAsia"/>
        </w:rPr>
        <w:t>–</w:t>
      </w:r>
      <w:r w:rsidRPr="0084187F">
        <w:rPr>
          <w:rFonts w:hint="eastAsia"/>
        </w:rPr>
        <w:t>NSGA</w:t>
      </w:r>
      <w:r w:rsidRPr="0084187F">
        <w:rPr>
          <w:rFonts w:hint="eastAsia"/>
        </w:rPr>
        <w:t>‐</w:t>
      </w:r>
      <w:r w:rsidRPr="0084187F">
        <w:rPr>
          <w:rFonts w:hint="eastAsia"/>
        </w:rPr>
        <w:t>II in an uncertain viscoelastic contact environment, Journal of Field Robotics, 40(8)</w:t>
      </w:r>
      <w:r w:rsidRPr="0084187F">
        <w:t xml:space="preserve"> (2023), pp. 1964-1995. </w:t>
      </w:r>
      <w:hyperlink r:id="rId134" w:history="1">
        <w:r w:rsidRPr="0084187F">
          <w:rPr>
            <w:rStyle w:val="Hyperlink"/>
          </w:rPr>
          <w:t>https://doi.org/10.1002/rob.22235</w:t>
        </w:r>
      </w:hyperlink>
    </w:p>
    <w:p w14:paraId="7B32A4A5" w14:textId="5585D0DF" w:rsidR="0084187F" w:rsidRPr="0084187F" w:rsidRDefault="0084187F" w:rsidP="0061471F">
      <w:pPr>
        <w:pStyle w:val="EndNoteBibliography"/>
        <w:ind w:leftChars="-5" w:left="566" w:hangingChars="288" w:hanging="576"/>
      </w:pPr>
      <w:r w:rsidRPr="0084187F">
        <w:t>[135]</w:t>
      </w:r>
      <w:r w:rsidRPr="0084187F">
        <w:tab/>
        <w:t xml:space="preserve">K.S.D. Ravi, J.M. Ibáñez, D.M. Hall, Real-time digital twin of on-site robotic construction processes in mixed reality, ISARC. Proceedings of the International Symposium on Automation and Robotics in Construction, 2021, pp. 451-458. </w:t>
      </w:r>
      <w:hyperlink r:id="rId135" w:history="1">
        <w:r w:rsidRPr="0084187F">
          <w:rPr>
            <w:rStyle w:val="Hyperlink"/>
          </w:rPr>
          <w:t>https://doi.org/10.22260/ISARC2021/0062</w:t>
        </w:r>
      </w:hyperlink>
    </w:p>
    <w:p w14:paraId="2402B70C" w14:textId="7BEF81B4" w:rsidR="0084187F" w:rsidRPr="0084187F" w:rsidRDefault="0084187F" w:rsidP="0061471F">
      <w:pPr>
        <w:pStyle w:val="EndNoteBibliography"/>
        <w:ind w:leftChars="-5" w:left="566" w:hangingChars="288" w:hanging="576"/>
      </w:pPr>
      <w:r w:rsidRPr="0084187F">
        <w:t>[136]</w:t>
      </w:r>
      <w:r w:rsidRPr="0084187F">
        <w:tab/>
        <w:t xml:space="preserve">C.-H. Yang, S.-C. Kang, Collision avoidance method for robotic modular home prefabrication, Automation in Construction, 130 (2021), pp. 103853. </w:t>
      </w:r>
      <w:hyperlink r:id="rId136" w:history="1">
        <w:r w:rsidRPr="0084187F">
          <w:rPr>
            <w:rStyle w:val="Hyperlink"/>
          </w:rPr>
          <w:t>https://doi.org/10.1016/j.autcon.2021.103853</w:t>
        </w:r>
      </w:hyperlink>
    </w:p>
    <w:p w14:paraId="6AD1C402" w14:textId="77777777" w:rsidR="0084187F" w:rsidRPr="0084187F" w:rsidRDefault="0084187F" w:rsidP="0061471F">
      <w:pPr>
        <w:pStyle w:val="EndNoteBibliography"/>
        <w:ind w:leftChars="-5" w:left="566" w:hangingChars="288" w:hanging="576"/>
      </w:pPr>
      <w:r w:rsidRPr="0084187F">
        <w:t>[137]</w:t>
      </w:r>
      <w:r w:rsidRPr="0084187F">
        <w:tab/>
        <w:t>S. Yang, H. Soomeen, AUGMENTED ROBOTIC BRICKLAYING: an Experiment in Remote Programming Robotic Assembly Using Augmented Reality for Brick-Based Structures,  HUMAN-CENTRIC - Proceedings of the 28th CAADRIA Conference, 2023.</w:t>
      </w:r>
    </w:p>
    <w:p w14:paraId="0BEF9547" w14:textId="77777777" w:rsidR="0084187F" w:rsidRPr="0084187F" w:rsidRDefault="0084187F" w:rsidP="0061471F">
      <w:pPr>
        <w:pStyle w:val="EndNoteBibliography"/>
        <w:ind w:leftChars="-5" w:left="566" w:hangingChars="288" w:hanging="576"/>
      </w:pPr>
      <w:r w:rsidRPr="0084187F">
        <w:t>[138]</w:t>
      </w:r>
      <w:r w:rsidRPr="0084187F">
        <w:tab/>
        <w:t xml:space="preserve">B. Wibranek, B. Belousov, A. Sadybakasov, J. Peters, O. Tessmann, Interactive structure–robotic repositioning of vertical elements in man-machine collaborative assembly through vision-based tactile sensing, Architecture in the age of the 4th industrial revolution. Proceedings of the 37th eCAADe and 23rd SIGraDi conference, 2019, pp. 11-13. </w:t>
      </w:r>
    </w:p>
    <w:p w14:paraId="7B6C3EAF" w14:textId="42E046F2" w:rsidR="0084187F" w:rsidRPr="0084187F" w:rsidRDefault="0084187F" w:rsidP="0061471F">
      <w:pPr>
        <w:pStyle w:val="EndNoteBibliography"/>
        <w:ind w:leftChars="-5" w:left="566" w:hangingChars="288" w:hanging="576"/>
      </w:pPr>
      <w:r w:rsidRPr="0084187F">
        <w:t>[139]</w:t>
      </w:r>
      <w:r w:rsidRPr="0084187F">
        <w:tab/>
        <w:t xml:space="preserve">Q. Shi, Z. Wang, X. Ke, Z. Zheng, Z. Zhou, Z. Wang, Y. Fan, B. Lei, P. Wu, Trajectory optimization of wall-building robots using response surface and non-dominated sorting genetic algorithm III, Automation in Construction, 155 (2023), pp. 105035. </w:t>
      </w:r>
      <w:hyperlink r:id="rId137" w:history="1">
        <w:r w:rsidRPr="0084187F">
          <w:rPr>
            <w:rStyle w:val="Hyperlink"/>
          </w:rPr>
          <w:t>https://doi.org/10.1016/j.autcon.2023.105035</w:t>
        </w:r>
      </w:hyperlink>
    </w:p>
    <w:p w14:paraId="38F65C4A" w14:textId="2B09DEDB" w:rsidR="0084187F" w:rsidRPr="0084187F" w:rsidRDefault="0084187F" w:rsidP="0061471F">
      <w:pPr>
        <w:pStyle w:val="EndNoteBibliography"/>
        <w:ind w:leftChars="-5" w:left="566" w:hangingChars="288" w:hanging="576"/>
      </w:pPr>
      <w:r w:rsidRPr="0084187F">
        <w:t>[140]</w:t>
      </w:r>
      <w:r w:rsidRPr="0084187F">
        <w:tab/>
        <w:t xml:space="preserve">F. Neri, R. Cognoli, G. Palmieri, R. Ruggiero, Robotic assembly of a wooden architectural design, International Conference on Robotics in Alpe-Adria Danube Region, 2023, pp. 426-433. </w:t>
      </w:r>
      <w:hyperlink r:id="rId138" w:history="1">
        <w:r w:rsidRPr="0084187F">
          <w:rPr>
            <w:rStyle w:val="Hyperlink"/>
          </w:rPr>
          <w:t>https://doi.org/10.1007/978-3-031-32606-6_50</w:t>
        </w:r>
      </w:hyperlink>
    </w:p>
    <w:p w14:paraId="22F15DA6" w14:textId="31CD8C9D" w:rsidR="0084187F" w:rsidRPr="0084187F" w:rsidRDefault="0084187F" w:rsidP="0061471F">
      <w:pPr>
        <w:pStyle w:val="EndNoteBibliography"/>
        <w:ind w:leftChars="-5" w:left="566" w:hangingChars="288" w:hanging="576"/>
      </w:pPr>
      <w:r w:rsidRPr="0084187F">
        <w:t>[141]</w:t>
      </w:r>
      <w:r w:rsidRPr="0084187F">
        <w:tab/>
        <w:t xml:space="preserve">A. Kramberger, A. Kunic, I. Iturrate, C. Sloth, R. Naboni, C. Schlette, Robotic assembly of timber structures in a human-robot collaboration setup, Frontiers in Robotics and AI, 8 (2022), pp. 768038. </w:t>
      </w:r>
      <w:hyperlink r:id="rId139" w:history="1">
        <w:r w:rsidRPr="0084187F">
          <w:rPr>
            <w:rStyle w:val="Hyperlink"/>
          </w:rPr>
          <w:t>https://doi.org/10.3389/frobt.2021.768038</w:t>
        </w:r>
      </w:hyperlink>
    </w:p>
    <w:p w14:paraId="56CC1973" w14:textId="3D0C431C" w:rsidR="0084187F" w:rsidRPr="0084187F" w:rsidRDefault="0084187F" w:rsidP="0061471F">
      <w:pPr>
        <w:pStyle w:val="EndNoteBibliography"/>
        <w:ind w:leftChars="-5" w:left="566" w:hangingChars="288" w:hanging="576"/>
      </w:pPr>
      <w:r w:rsidRPr="0084187F">
        <w:t>[142]</w:t>
      </w:r>
      <w:r w:rsidRPr="0084187F">
        <w:tab/>
        <w:t xml:space="preserve">A. Kunic, A. Kramberger, R. Naboni, Cyber-physical robotic process for re-configurable wood architecture: Closing the circular loop in wood architecture, Towards a new, configurable architecture - Proceedings of the 39th eCAADe Conference, 2021, pp. 181-188. </w:t>
      </w:r>
      <w:hyperlink r:id="rId140" w:history="1">
        <w:r w:rsidRPr="0084187F">
          <w:rPr>
            <w:rStyle w:val="Hyperlink"/>
          </w:rPr>
          <w:t>https://doi.org/10.52842/conf.ecaade.2021.2.181</w:t>
        </w:r>
      </w:hyperlink>
    </w:p>
    <w:p w14:paraId="4B8B6D9E" w14:textId="13D1DEEC" w:rsidR="0084187F" w:rsidRPr="0084187F" w:rsidRDefault="0084187F" w:rsidP="0061471F">
      <w:pPr>
        <w:pStyle w:val="EndNoteBibliography"/>
        <w:ind w:leftChars="-5" w:left="566" w:hangingChars="288" w:hanging="576"/>
      </w:pPr>
      <w:r w:rsidRPr="0084187F">
        <w:t>[143]</w:t>
      </w:r>
      <w:r w:rsidRPr="0084187F">
        <w:tab/>
        <w:t xml:space="preserve">F. Furrer, M. Wermelinger, H. Yoshida, F. Gramazio, M. Kohler, R. Siegwart, M. Hutter, Autonomous robotic stone stacking with online next best object target pose planning, 2017 IEEE international conference on robotics and automation (ICRA), 2017, pp. 2350-2356. </w:t>
      </w:r>
      <w:hyperlink r:id="rId141" w:history="1">
        <w:r w:rsidRPr="0084187F">
          <w:rPr>
            <w:rStyle w:val="Hyperlink"/>
          </w:rPr>
          <w:t>http://dx.doi.org/10.1109/ICRA.2017.7989272</w:t>
        </w:r>
      </w:hyperlink>
    </w:p>
    <w:p w14:paraId="25884F9B" w14:textId="1B326761" w:rsidR="0084187F" w:rsidRPr="0084187F" w:rsidRDefault="0084187F" w:rsidP="0061471F">
      <w:pPr>
        <w:pStyle w:val="EndNoteBibliography"/>
        <w:ind w:leftChars="-5" w:left="566" w:hangingChars="288" w:hanging="576"/>
      </w:pPr>
      <w:r w:rsidRPr="0084187F">
        <w:t>[144]</w:t>
      </w:r>
      <w:r w:rsidRPr="0084187F">
        <w:tab/>
        <w:t xml:space="preserve">P.A. Varela, J.P. Sousa, J.S. Dias, Drawing-to-Factory Process, Towards a new, configurable architecture - Proceedings of the 39th eCAADe Conference, 2021, pp. 189-194. </w:t>
      </w:r>
      <w:hyperlink r:id="rId142" w:history="1">
        <w:r w:rsidRPr="0084187F">
          <w:rPr>
            <w:rStyle w:val="Hyperlink"/>
          </w:rPr>
          <w:t>https://doi.org/10.52842/conf.ecaade.2021.1.189</w:t>
        </w:r>
      </w:hyperlink>
    </w:p>
    <w:p w14:paraId="60F62FBB" w14:textId="0D3E09EC" w:rsidR="0084187F" w:rsidRPr="0084187F" w:rsidRDefault="0084187F" w:rsidP="0061471F">
      <w:pPr>
        <w:pStyle w:val="EndNoteBibliography"/>
        <w:ind w:leftChars="-5" w:left="566" w:hangingChars="288" w:hanging="576"/>
      </w:pPr>
      <w:r w:rsidRPr="0084187F">
        <w:t>[145]</w:t>
      </w:r>
      <w:r w:rsidRPr="0084187F">
        <w:tab/>
        <w:t xml:space="preserve">Y. Liu, J. Choi, N. Napp, Planning for robotic dry stacking with irregular stones, Field and Service Robotics: Results of the 12th International Conference, 2021, pp. 321-335. </w:t>
      </w:r>
      <w:hyperlink r:id="rId143" w:history="1">
        <w:r w:rsidRPr="0084187F">
          <w:rPr>
            <w:rStyle w:val="Hyperlink"/>
          </w:rPr>
          <w:t>https://doi.org/10.1007/978-981-15-9460-1_23</w:t>
        </w:r>
      </w:hyperlink>
    </w:p>
    <w:p w14:paraId="73B80A53" w14:textId="5AA5BD63" w:rsidR="0084187F" w:rsidRPr="0084187F" w:rsidRDefault="0084187F" w:rsidP="0061471F">
      <w:pPr>
        <w:pStyle w:val="EndNoteBibliography"/>
        <w:ind w:leftChars="-5" w:left="566" w:hangingChars="288" w:hanging="576"/>
      </w:pPr>
      <w:r w:rsidRPr="0084187F">
        <w:t>[146]</w:t>
      </w:r>
      <w:r w:rsidRPr="0084187F">
        <w:tab/>
        <w:t xml:space="preserve">G. Rossi, P. Nicholas, Haptic learning: towards neural-network-based adaptive Cobot path-planning for unstructured spaces, eCAADe: Architecture in the age of the 4th industrial revolution, 2019, pp. 201-210. </w:t>
      </w:r>
      <w:hyperlink r:id="rId144" w:history="1">
        <w:r w:rsidRPr="0084187F">
          <w:rPr>
            <w:rStyle w:val="Hyperlink"/>
          </w:rPr>
          <w:t>http://dx.doi.org/10.5151/proceedings-ecaadesigradi2019_280</w:t>
        </w:r>
      </w:hyperlink>
    </w:p>
    <w:p w14:paraId="0F73D223" w14:textId="0F0E1E37" w:rsidR="0084187F" w:rsidRPr="0084187F" w:rsidRDefault="0084187F" w:rsidP="0061471F">
      <w:pPr>
        <w:pStyle w:val="EndNoteBibliography"/>
        <w:ind w:leftChars="-5" w:left="566" w:hangingChars="288" w:hanging="576"/>
      </w:pPr>
      <w:r w:rsidRPr="0084187F">
        <w:t>[147]</w:t>
      </w:r>
      <w:r w:rsidRPr="0084187F">
        <w:tab/>
        <w:t xml:space="preserve">A. Kunic, R. Naboni, A. Kramberger, C. Schlette, Design and assembly automation of the Robotic Reversible Timber Beam, Automation in Construction, 123 (2021), pp. 103531. </w:t>
      </w:r>
      <w:hyperlink r:id="rId145" w:history="1">
        <w:r w:rsidRPr="0084187F">
          <w:rPr>
            <w:rStyle w:val="Hyperlink"/>
          </w:rPr>
          <w:t>https://doi.org/10.1016/j.autcon.2020.103531</w:t>
        </w:r>
      </w:hyperlink>
    </w:p>
    <w:p w14:paraId="02D6EF87" w14:textId="76BF249B" w:rsidR="0084187F" w:rsidRPr="0084187F" w:rsidRDefault="0084187F" w:rsidP="0061471F">
      <w:pPr>
        <w:pStyle w:val="EndNoteBibliography"/>
        <w:ind w:leftChars="-5" w:left="566" w:hangingChars="288" w:hanging="576"/>
      </w:pPr>
      <w:r w:rsidRPr="0084187F">
        <w:t>[148]</w:t>
      </w:r>
      <w:r w:rsidRPr="0084187F">
        <w:tab/>
        <w:t xml:space="preserve">R. Naboni, A. Kunic, A. Kramberger, C. Schlette, Design, simulation and robotic assembly of reversible timber structures, Construction Robotics, 5 (2021), pp. 13-22. </w:t>
      </w:r>
      <w:hyperlink r:id="rId146" w:history="1">
        <w:r w:rsidRPr="0084187F">
          <w:rPr>
            <w:rStyle w:val="Hyperlink"/>
          </w:rPr>
          <w:t>https://doi.org/10.1007/s41693-020-00052-7</w:t>
        </w:r>
      </w:hyperlink>
    </w:p>
    <w:p w14:paraId="5F9EA119" w14:textId="4483AAB0" w:rsidR="0084187F" w:rsidRPr="0084187F" w:rsidRDefault="0084187F" w:rsidP="0061471F">
      <w:pPr>
        <w:pStyle w:val="EndNoteBibliography"/>
        <w:ind w:leftChars="-5" w:left="566" w:hangingChars="288" w:hanging="576"/>
      </w:pPr>
      <w:r w:rsidRPr="0084187F">
        <w:t>[149]</w:t>
      </w:r>
      <w:r w:rsidRPr="0084187F">
        <w:tab/>
        <w:t xml:space="preserve">X. Liang, U. Rasheed, J. Cai, B. Wibranek, I. Awolusi, Impacts of Collaborative Robots on Construction Work Performance and Worker Perception: Experimental Analysis of Human–Robot Collaborative Wood Assembly, Journal of Construction Engineering and Management, 150(8) (2024), pp. 04024087. </w:t>
      </w:r>
      <w:hyperlink r:id="rId147" w:history="1">
        <w:r w:rsidRPr="0084187F">
          <w:rPr>
            <w:rStyle w:val="Hyperlink"/>
          </w:rPr>
          <w:t>https://doi.org/10.1061/JCEMD4.COENG-14390</w:t>
        </w:r>
      </w:hyperlink>
    </w:p>
    <w:p w14:paraId="2EC2D6C1" w14:textId="100FC62B" w:rsidR="0084187F" w:rsidRPr="0084187F" w:rsidRDefault="0084187F" w:rsidP="0061471F">
      <w:pPr>
        <w:pStyle w:val="EndNoteBibliography"/>
        <w:ind w:leftChars="-5" w:left="566" w:hangingChars="288" w:hanging="576"/>
      </w:pPr>
      <w:r w:rsidRPr="0084187F">
        <w:t>[150]</w:t>
      </w:r>
      <w:r w:rsidRPr="0084187F">
        <w:tab/>
        <w:t xml:space="preserve">Z. Chen, Y. Feng, T. Li, Y. Jiang, Object-based terminal positioning solution within task-boosted global constraint for improving mobile robotic stacking accuracy, Advanced Engineering Informatics, 60 (2024), pp. 102521. </w:t>
      </w:r>
      <w:hyperlink r:id="rId148" w:history="1">
        <w:r w:rsidRPr="0084187F">
          <w:rPr>
            <w:rStyle w:val="Hyperlink"/>
          </w:rPr>
          <w:t>https://doi.org/10.1016/j.aei.2024.102521</w:t>
        </w:r>
      </w:hyperlink>
    </w:p>
    <w:p w14:paraId="703A4930" w14:textId="3B822434" w:rsidR="0084187F" w:rsidRPr="0084187F" w:rsidRDefault="0084187F" w:rsidP="0061471F">
      <w:pPr>
        <w:pStyle w:val="EndNoteBibliography"/>
        <w:ind w:leftChars="-5" w:left="566" w:hangingChars="288" w:hanging="576"/>
      </w:pPr>
      <w:r w:rsidRPr="0084187F">
        <w:t>[151]</w:t>
      </w:r>
      <w:r w:rsidRPr="0084187F">
        <w:tab/>
        <w:t xml:space="preserve">S. Stumm, J. Braumann, M. von Hilchen, S. Brell-Cokcan, On-site robotic construction assistance for assembly using a-priori knowledge and human-robot collaboration, Advances in Robot Design and Intelligent Control: Proceedings of the 25th Conference on Robotics in Alpe-Adria-Danube Region (RAAD16), 2017, pp. 583-592. </w:t>
      </w:r>
      <w:hyperlink r:id="rId149" w:history="1">
        <w:r w:rsidRPr="0084187F">
          <w:rPr>
            <w:rStyle w:val="Hyperlink"/>
          </w:rPr>
          <w:t>https://doi.org/10.1007/978-3-319-49058-8_64</w:t>
        </w:r>
      </w:hyperlink>
    </w:p>
    <w:p w14:paraId="2C19E92C" w14:textId="58FD85AD" w:rsidR="0084187F" w:rsidRPr="0084187F" w:rsidRDefault="0084187F" w:rsidP="0061471F">
      <w:pPr>
        <w:pStyle w:val="EndNoteBibliography"/>
        <w:ind w:leftChars="-5" w:left="566" w:hangingChars="288" w:hanging="576"/>
      </w:pPr>
      <w:r w:rsidRPr="0084187F">
        <w:t>[152]</w:t>
      </w:r>
      <w:r w:rsidRPr="0084187F">
        <w:tab/>
        <w:t xml:space="preserve">M. Basiri, J. Gonçalves, J. Rosa, A. Vale, P. Lima, An autonomous mobile manipulator to build outdoor structures consisting of heterogeneous brick patterns, SN Applied Sciences, 3 (2021), pp. 1-14. </w:t>
      </w:r>
      <w:hyperlink r:id="rId150" w:history="1">
        <w:r w:rsidRPr="0084187F">
          <w:rPr>
            <w:rStyle w:val="Hyperlink"/>
          </w:rPr>
          <w:t>https://doi.org/10.1007/s42452-021-04506-7</w:t>
        </w:r>
      </w:hyperlink>
    </w:p>
    <w:p w14:paraId="3FEFDB81" w14:textId="50A31C8A" w:rsidR="0084187F" w:rsidRPr="0084187F" w:rsidRDefault="0084187F" w:rsidP="0061471F">
      <w:pPr>
        <w:pStyle w:val="EndNoteBibliography"/>
        <w:ind w:leftChars="-5" w:left="566" w:hangingChars="288" w:hanging="576"/>
      </w:pPr>
      <w:r w:rsidRPr="0084187F">
        <w:t>[153]</w:t>
      </w:r>
      <w:r w:rsidRPr="0084187F">
        <w:tab/>
        <w:t xml:space="preserve">H. Heyu, C. Jianfu, Impedance control method with reinforcement learning for dual-arm robot installing slabstone, Journal of Mechanical </w:t>
      </w:r>
      <w:r w:rsidRPr="0084187F">
        <w:lastRenderedPageBreak/>
        <w:t xml:space="preserve">Science and Technology, 36(5) (2022), pp. 2547-2558. </w:t>
      </w:r>
      <w:hyperlink r:id="rId151" w:history="1">
        <w:r w:rsidRPr="0084187F">
          <w:rPr>
            <w:rStyle w:val="Hyperlink"/>
          </w:rPr>
          <w:t>https://doi.org/10.1007/s12206-022-0436-8</w:t>
        </w:r>
      </w:hyperlink>
    </w:p>
    <w:p w14:paraId="6B3E0215" w14:textId="2011F048" w:rsidR="0084187F" w:rsidRPr="0084187F" w:rsidRDefault="0084187F" w:rsidP="0061471F">
      <w:pPr>
        <w:pStyle w:val="EndNoteBibliography"/>
        <w:ind w:leftChars="-5" w:left="566" w:hangingChars="288" w:hanging="576"/>
      </w:pPr>
      <w:r w:rsidRPr="0084187F">
        <w:t>[154]</w:t>
      </w:r>
      <w:r w:rsidRPr="0084187F">
        <w:tab/>
        <w:t xml:space="preserve">H. Hu, J. Cao, Adaptive variable impedance control of dual-arm robots for slabstone installation, ISA transactions, 128 (2022), pp. 397-408. </w:t>
      </w:r>
      <w:hyperlink r:id="rId152" w:history="1">
        <w:r w:rsidRPr="0084187F">
          <w:rPr>
            <w:rStyle w:val="Hyperlink"/>
          </w:rPr>
          <w:t>https://doi.org/10.1016/j.isatra.2021.10.020</w:t>
        </w:r>
      </w:hyperlink>
    </w:p>
    <w:p w14:paraId="3740D2BC" w14:textId="49702467" w:rsidR="0084187F" w:rsidRPr="0084187F" w:rsidRDefault="0084187F" w:rsidP="0061471F">
      <w:pPr>
        <w:pStyle w:val="EndNoteBibliography"/>
        <w:ind w:leftChars="-5" w:left="566" w:hangingChars="288" w:hanging="576"/>
      </w:pPr>
      <w:r w:rsidRPr="0084187F">
        <w:t>[155]</w:t>
      </w:r>
      <w:r w:rsidRPr="0084187F">
        <w:tab/>
        <w:t xml:space="preserve">O. Kyjanek, B. Al Bahar, L. Vasey, B. Wannemacher, A. Menges, Implementation of an augmented reality AR workflow for human robot collaboration in timber prefabrication, Proceedings of the 36th international symposium on automation and robotics in construction, ISARC, 2019, pp. 1223-1230. </w:t>
      </w:r>
      <w:hyperlink r:id="rId153" w:history="1">
        <w:r w:rsidRPr="0084187F">
          <w:rPr>
            <w:rStyle w:val="Hyperlink"/>
          </w:rPr>
          <w:t>https://doi.org/10.22260/ISARC2019/0164</w:t>
        </w:r>
      </w:hyperlink>
    </w:p>
    <w:p w14:paraId="7A285624" w14:textId="51E62F20" w:rsidR="0084187F" w:rsidRPr="0084187F" w:rsidRDefault="0084187F" w:rsidP="0061471F">
      <w:pPr>
        <w:pStyle w:val="EndNoteBibliography"/>
        <w:ind w:leftChars="-5" w:left="566" w:hangingChars="288" w:hanging="576"/>
      </w:pPr>
      <w:r w:rsidRPr="0084187F">
        <w:t>[156]</w:t>
      </w:r>
      <w:r w:rsidRPr="0084187F">
        <w:tab/>
        <w:t xml:space="preserve">D. Mitterberger, T. Sandy, M. Kohler, K. Dörfler, Prototype as Artefact, Acadia 2020, 2010 (2020), pp. 350-359. </w:t>
      </w:r>
      <w:hyperlink r:id="rId154" w:history="1">
        <w:r w:rsidRPr="0084187F">
          <w:rPr>
            <w:rStyle w:val="Hyperlink"/>
          </w:rPr>
          <w:t>https://doi.org/10.52842/conf.acadia.2020.1.350</w:t>
        </w:r>
      </w:hyperlink>
    </w:p>
    <w:p w14:paraId="68D1033E" w14:textId="77777777" w:rsidR="0084187F" w:rsidRPr="0084187F" w:rsidRDefault="0084187F" w:rsidP="0061471F">
      <w:pPr>
        <w:pStyle w:val="EndNoteBibliography"/>
        <w:ind w:leftChars="-5" w:left="566" w:hangingChars="288" w:hanging="576"/>
      </w:pPr>
      <w:r w:rsidRPr="0084187F">
        <w:t>[157]</w:t>
      </w:r>
      <w:r w:rsidRPr="0084187F">
        <w:tab/>
        <w:t>E. SKEVAKI, M. KLADEFTIRA, A.N. PITTIGLIO, S. PARASCHO, Adaptive Digital Fabrication Workflows for Human-Robot Collaboration,  ACCELERATED DESIGN - Proceedings of the 29th CAADRIA ConferenceAt: Singapore.</w:t>
      </w:r>
    </w:p>
    <w:p w14:paraId="79057A84" w14:textId="488F503E" w:rsidR="0084187F" w:rsidRPr="0084187F" w:rsidRDefault="0084187F" w:rsidP="0061471F">
      <w:pPr>
        <w:pStyle w:val="EndNoteBibliography"/>
        <w:ind w:leftChars="-5" w:left="566" w:hangingChars="288" w:hanging="576"/>
      </w:pPr>
      <w:r w:rsidRPr="0084187F">
        <w:t>[158]</w:t>
      </w:r>
      <w:r w:rsidRPr="0084187F">
        <w:tab/>
        <w:t xml:space="preserve">P. Devadass, S. Stumm, S. Brell-Cokcan, Adaptive haptically informed assembly with mobile robots in unstructured environments, Proceedings of the 36th international symposium on automation and robotics in construction (ISARC), 2019, pp. 469-476. </w:t>
      </w:r>
      <w:hyperlink r:id="rId155" w:history="1">
        <w:r w:rsidRPr="0084187F">
          <w:rPr>
            <w:rStyle w:val="Hyperlink"/>
          </w:rPr>
          <w:t>https://doi.org/10.22260/ISARC2019/0063</w:t>
        </w:r>
      </w:hyperlink>
    </w:p>
    <w:p w14:paraId="03688C26" w14:textId="12AF7565" w:rsidR="0084187F" w:rsidRPr="0084187F" w:rsidRDefault="0084187F" w:rsidP="0061471F">
      <w:pPr>
        <w:pStyle w:val="EndNoteBibliography"/>
        <w:ind w:leftChars="-5" w:left="566" w:hangingChars="288" w:hanging="576"/>
      </w:pPr>
      <w:r w:rsidRPr="0084187F">
        <w:t>[159]</w:t>
      </w:r>
      <w:r w:rsidRPr="0084187F">
        <w:tab/>
        <w:t xml:space="preserve">D. Mitterberger, L. Atanasova, K. Dörfler, F. Gramazio, M. Kohler, Tie a knot: human–robot cooperative workflow for assembling wooden structures using rope joints, Construction Robotics, 6(3-4) (2022), pp. 277-292. </w:t>
      </w:r>
      <w:hyperlink r:id="rId156" w:history="1">
        <w:r w:rsidRPr="0084187F">
          <w:rPr>
            <w:rStyle w:val="Hyperlink"/>
          </w:rPr>
          <w:t>https://doi.org/10.1007/s41693-022-00083-2</w:t>
        </w:r>
      </w:hyperlink>
    </w:p>
    <w:p w14:paraId="2D8E455D" w14:textId="5152815C" w:rsidR="0084187F" w:rsidRPr="0084187F" w:rsidRDefault="0084187F" w:rsidP="0061471F">
      <w:pPr>
        <w:pStyle w:val="EndNoteBibliography"/>
        <w:ind w:leftChars="-5" w:left="566" w:hangingChars="288" w:hanging="576"/>
      </w:pPr>
      <w:r w:rsidRPr="0084187F">
        <w:t>[160]</w:t>
      </w:r>
      <w:r w:rsidRPr="0084187F">
        <w:tab/>
        <w:t xml:space="preserve">J. Fleckenstein, P.L. Molter, A. Chokhachian, K. Dörfler, Climate-resilient robotic facades: Architectural strategies to improve thermal comfort in outdoor urban environments using robotic assembly, Frontiers in Built Environment, 8 (2022), pp. 856871. </w:t>
      </w:r>
      <w:hyperlink r:id="rId157" w:history="1">
        <w:r w:rsidRPr="0084187F">
          <w:rPr>
            <w:rStyle w:val="Hyperlink"/>
          </w:rPr>
          <w:t>http://dx.doi.org/10.3389/fbuil.2022.856871</w:t>
        </w:r>
      </w:hyperlink>
    </w:p>
    <w:p w14:paraId="1243F42D" w14:textId="3B0AEF62" w:rsidR="00590F8F" w:rsidRPr="000378A2" w:rsidRDefault="00590F8F" w:rsidP="00590F8F">
      <w:pPr>
        <w:ind w:firstLineChars="0" w:firstLine="0"/>
        <w:rPr>
          <w:rFonts w:eastAsiaTheme="minorEastAsia"/>
        </w:rPr>
      </w:pPr>
      <w:r>
        <w:rPr>
          <w:rFonts w:eastAsiaTheme="minorEastAsia"/>
        </w:rPr>
        <w:fldChar w:fldCharType="end"/>
      </w:r>
    </w:p>
    <w:p w14:paraId="0BEE35D8" w14:textId="77777777" w:rsidR="00B4181E" w:rsidRDefault="00B4181E">
      <w:pPr>
        <w:ind w:firstLine="420"/>
      </w:pPr>
    </w:p>
    <w:sectPr w:rsidR="00B4181E" w:rsidSect="00590F8F">
      <w:headerReference w:type="even" r:id="rId158"/>
      <w:headerReference w:type="default" r:id="rId159"/>
      <w:footerReference w:type="even" r:id="rId160"/>
      <w:footerReference w:type="default" r:id="rId161"/>
      <w:headerReference w:type="first" r:id="rId162"/>
      <w:footerReference w:type="first" r:id="rId163"/>
      <w:pgSz w:w="15840" w:h="24480" w:code="3"/>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eaford">
    <w:charset w:val="00"/>
    <w:family w:val="auto"/>
    <w:pitch w:val="variable"/>
    <w:sig w:usb0="80000003" w:usb1="00000001" w:usb2="00000000" w:usb3="00000000" w:csb0="00000001"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6409751" w14:textId="77777777" w:rsidR="00000000" w:rsidRDefault="00000000">
    <w:pPr>
      <w:pStyle w:val="Footer"/>
      <w:ind w:firstLine="4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369317" w14:textId="77777777" w:rsidR="00000000" w:rsidRDefault="00000000">
    <w:pPr>
      <w:pStyle w:val="Footer"/>
      <w:ind w:firstLine="4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ABD237" w14:textId="77777777" w:rsidR="00000000" w:rsidRDefault="00000000">
    <w:pPr>
      <w:pStyle w:val="Footer"/>
      <w:ind w:firstLine="420"/>
    </w:pPr>
  </w:p>
</w:ftr>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FB2CD4" w14:textId="77777777" w:rsidR="00000000" w:rsidRDefault="00000000">
    <w:pPr>
      <w:pStyle w:val="Header"/>
      <w:ind w:firstLine="4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ACAF29" w14:textId="77777777" w:rsidR="00000000" w:rsidRDefault="00000000">
    <w:pPr>
      <w:pStyle w:val="Header"/>
      <w:ind w:firstLine="4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90A9D4" w14:textId="77777777" w:rsidR="00000000" w:rsidRDefault="00000000">
    <w:pPr>
      <w:pStyle w:val="Header"/>
      <w:ind w:firstLine="42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60"/>
  <w:defaultTabStop w:val="720"/>
  <w:characterSpacingControl w:val="doNotCompress"/>
  <w:compat>
    <w:useFELayout/>
    <w:compatSetting w:name="compatibilityMode" w:uri="http://schemas.microsoft.com/office/word" w:val="12"/>
    <w:compatSetting w:name="useWord2013TrackBottomHyphenation" w:uri="http://schemas.microsoft.com/office/word" w:val="1"/>
  </w:compat>
  <w:docVars>
    <w:docVar w:name="EN.Layout" w:val="&lt;ENLayout&gt;&lt;Style&gt;AutoCon&lt;/Style&gt;&lt;LeftDelim&gt;{&lt;/LeftDelim&gt;&lt;RightDelim&gt;}&lt;/RightDelim&gt;&lt;FontName&gt;Seaford&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x0xp0vwsrestne2a2rvspr8fe9e25axxaff&quot;&gt;My EndNote Library&lt;record-ids&gt;&lt;item&gt;183&lt;/item&gt;&lt;item&gt;204&lt;/item&gt;&lt;item&gt;208&lt;/item&gt;&lt;item&gt;221&lt;/item&gt;&lt;item&gt;222&lt;/item&gt;&lt;item&gt;223&lt;/item&gt;&lt;item&gt;224&lt;/item&gt;&lt;item&gt;226&lt;/item&gt;&lt;item&gt;229&lt;/item&gt;&lt;item&gt;230&lt;/item&gt;&lt;item&gt;231&lt;/item&gt;&lt;item&gt;233&lt;/item&gt;&lt;item&gt;234&lt;/item&gt;&lt;item&gt;236&lt;/item&gt;&lt;item&gt;239&lt;/item&gt;&lt;item&gt;244&lt;/item&gt;&lt;item&gt;245&lt;/item&gt;&lt;item&gt;246&lt;/item&gt;&lt;item&gt;254&lt;/item&gt;&lt;item&gt;255&lt;/item&gt;&lt;item&gt;256&lt;/item&gt;&lt;item&gt;259&lt;/item&gt;&lt;item&gt;260&lt;/item&gt;&lt;item&gt;265&lt;/item&gt;&lt;item&gt;268&lt;/item&gt;&lt;item&gt;269&lt;/item&gt;&lt;item&gt;270&lt;/item&gt;&lt;item&gt;272&lt;/item&gt;&lt;item&gt;273&lt;/item&gt;&lt;item&gt;274&lt;/item&gt;&lt;item&gt;279&lt;/item&gt;&lt;item&gt;280&lt;/item&gt;&lt;item&gt;281&lt;/item&gt;&lt;item&gt;284&lt;/item&gt;&lt;item&gt;287&lt;/item&gt;&lt;item&gt;288&lt;/item&gt;&lt;item&gt;290&lt;/item&gt;&lt;item&gt;291&lt;/item&gt;&lt;item&gt;293&lt;/item&gt;&lt;item&gt;294&lt;/item&gt;&lt;item&gt;300&lt;/item&gt;&lt;item&gt;301&lt;/item&gt;&lt;item&gt;302&lt;/item&gt;&lt;item&gt;303&lt;/item&gt;&lt;item&gt;304&lt;/item&gt;&lt;item&gt;306&lt;/item&gt;&lt;item&gt;308&lt;/item&gt;&lt;item&gt;309&lt;/item&gt;&lt;item&gt;310&lt;/item&gt;&lt;item&gt;315&lt;/item&gt;&lt;item&gt;316&lt;/item&gt;&lt;item&gt;317&lt;/item&gt;&lt;item&gt;318&lt;/item&gt;&lt;item&gt;319&lt;/item&gt;&lt;item&gt;320&lt;/item&gt;&lt;item&gt;321&lt;/item&gt;&lt;item&gt;338&lt;/item&gt;&lt;item&gt;339&lt;/item&gt;&lt;item&gt;340&lt;/item&gt;&lt;item&gt;342&lt;/item&gt;&lt;item&gt;344&lt;/item&gt;&lt;item&gt;345&lt;/item&gt;&lt;item&gt;346&lt;/item&gt;&lt;item&gt;349&lt;/item&gt;&lt;item&gt;351&lt;/item&gt;&lt;item&gt;353&lt;/item&gt;&lt;item&gt;356&lt;/item&gt;&lt;item&gt;359&lt;/item&gt;&lt;item&gt;361&lt;/item&gt;&lt;item&gt;362&lt;/item&gt;&lt;item&gt;363&lt;/item&gt;&lt;item&gt;372&lt;/item&gt;&lt;item&gt;373&lt;/item&gt;&lt;item&gt;375&lt;/item&gt;&lt;item&gt;377&lt;/item&gt;&lt;item&gt;382&lt;/item&gt;&lt;item&gt;383&lt;/item&gt;&lt;item&gt;386&lt;/item&gt;&lt;item&gt;388&lt;/item&gt;&lt;item&gt;389&lt;/item&gt;&lt;item&gt;390&lt;/item&gt;&lt;item&gt;402&lt;/item&gt;&lt;item&gt;410&lt;/item&gt;&lt;item&gt;421&lt;/item&gt;&lt;item&gt;422&lt;/item&gt;&lt;item&gt;424&lt;/item&gt;&lt;item&gt;426&lt;/item&gt;&lt;item&gt;427&lt;/item&gt;&lt;item&gt;428&lt;/item&gt;&lt;item&gt;429&lt;/item&gt;&lt;item&gt;430&lt;/item&gt;&lt;item&gt;431&lt;/item&gt;&lt;item&gt;436&lt;/item&gt;&lt;item&gt;438&lt;/item&gt;&lt;item&gt;439&lt;/item&gt;&lt;item&gt;440&lt;/item&gt;&lt;item&gt;482&lt;/item&gt;&lt;item&gt;483&lt;/item&gt;&lt;item&gt;484&lt;/item&gt;&lt;item&gt;485&lt;/item&gt;&lt;item&gt;486&lt;/item&gt;&lt;item&gt;487&lt;/item&gt;&lt;item&gt;488&lt;/item&gt;&lt;item&gt;489&lt;/item&gt;&lt;item&gt;490&lt;/item&gt;&lt;item&gt;491&lt;/item&gt;&lt;item&gt;492&lt;/item&gt;&lt;item&gt;493&lt;/item&gt;&lt;item&gt;494&lt;/item&gt;&lt;item&gt;495&lt;/item&gt;&lt;item&gt;496&lt;/item&gt;&lt;item&gt;497&lt;/item&gt;&lt;item&gt;498&lt;/item&gt;&lt;item&gt;499&lt;/item&gt;&lt;item&gt;500&lt;/item&gt;&lt;item&gt;501&lt;/item&gt;&lt;item&gt;503&lt;/item&gt;&lt;item&gt;504&lt;/item&gt;&lt;item&gt;505&lt;/item&gt;&lt;item&gt;506&lt;/item&gt;&lt;item&gt;507&lt;/item&gt;&lt;item&gt;508&lt;/item&gt;&lt;item&gt;510&lt;/item&gt;&lt;item&gt;511&lt;/item&gt;&lt;item&gt;512&lt;/item&gt;&lt;item&gt;513&lt;/item&gt;&lt;item&gt;514&lt;/item&gt;&lt;item&gt;515&lt;/item&gt;&lt;item&gt;516&lt;/item&gt;&lt;item&gt;517&lt;/item&gt;&lt;item&gt;518&lt;/item&gt;&lt;item&gt;519&lt;/item&gt;&lt;item&gt;520&lt;/item&gt;&lt;item&gt;521&lt;/item&gt;&lt;item&gt;523&lt;/item&gt;&lt;item&gt;524&lt;/item&gt;&lt;item&gt;525&lt;/item&gt;&lt;item&gt;526&lt;/item&gt;&lt;item&gt;527&lt;/item&gt;&lt;item&gt;528&lt;/item&gt;&lt;item&gt;529&lt;/item&gt;&lt;item&gt;530&lt;/item&gt;&lt;item&gt;532&lt;/item&gt;&lt;item&gt;533&lt;/item&gt;&lt;item&gt;534&lt;/item&gt;&lt;item&gt;537&lt;/item&gt;&lt;item&gt;538&lt;/item&gt;&lt;item&gt;540&lt;/item&gt;&lt;item&gt;541&lt;/item&gt;&lt;item&gt;542&lt;/item&gt;&lt;item&gt;543&lt;/item&gt;&lt;item&gt;544&lt;/item&gt;&lt;item&gt;545&lt;/item&gt;&lt;item&gt;546&lt;/item&gt;&lt;item&gt;547&lt;/item&gt;&lt;item&gt;548&lt;/item&gt;&lt;item&gt;549&lt;/item&gt;&lt;item&gt;550&lt;/item&gt;&lt;item&gt;551&lt;/item&gt;&lt;item&gt;552&lt;/item&gt;&lt;/record-ids&gt;&lt;/item&gt;&lt;/Libraries&gt;"/>
  </w:docVars>
  <w:rsids>
    <w:rsidRoot w:val="00590F8F"/>
    <w:rsid w:val="002016A2"/>
    <w:rsid w:val="002E56BC"/>
    <w:rsid w:val="003248EA"/>
    <w:rsid w:val="00340A57"/>
    <w:rsid w:val="00590F8F"/>
    <w:rsid w:val="0061471F"/>
    <w:rsid w:val="006A4EA8"/>
    <w:rsid w:val="006C5FB0"/>
    <w:rsid w:val="007D5B49"/>
    <w:rsid w:val="0084187F"/>
    <w:rsid w:val="00863DFB"/>
    <w:rsid w:val="009E763E"/>
    <w:rsid w:val="00A009DD"/>
    <w:rsid w:val="00AC3E1D"/>
    <w:rsid w:val="00AF7C29"/>
    <w:rsid w:val="00B15C24"/>
    <w:rsid w:val="00B4181E"/>
    <w:rsid w:val="00B82931"/>
    <w:rsid w:val="00BA15EF"/>
    <w:rsid w:val="00C31403"/>
    <w:rsid w:val="00C95126"/>
    <w:rsid w:val="00D44A30"/>
    <w:rsid w:val="00D60CA1"/>
    <w:rsid w:val="00E2635E"/>
    <w:rsid w:val="00F54947"/>
    <w:rsid w:val="00FA5D94"/>
  </w:rsids>
  <m:mathPr>
    <m:mathFont m:val="Cambria Math"/>
    <m:brkBin m:val="before"/>
    <m:brkBinSub m:val="--"/>
    <m:smallFrac m:val="0"/>
    <m:dispDef/>
    <m:lMargin m:val="0"/>
    <m:rMargin m:val="0"/>
    <m:defJc m:val="centerGroup"/>
    <m:wrapIndent m:val="1440"/>
    <m:intLim m:val="subSup"/>
    <m:naryLim m:val="undOvr"/>
  </m:mathPr>
  <w:themeFontLang w:val="en-HK"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86A08DF"/>
  <w15:chartTrackingRefBased/>
  <w15:docId w15:val="{AB428EE4-C490-4F10-85B2-2AF10FA8B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HK"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0F8F"/>
    <w:pPr>
      <w:widowControl w:val="0"/>
      <w:spacing w:after="0" w:line="240" w:lineRule="auto"/>
      <w:ind w:firstLineChars="200" w:firstLine="200"/>
      <w:jc w:val="both"/>
    </w:pPr>
    <w:rPr>
      <w:rFonts w:ascii="Seaford" w:eastAsia="Calibri" w:hAnsi="Seaford" w:cs="Calibri"/>
      <w:sz w:val="21"/>
      <w:szCs w:val="21"/>
      <w:lang w:val="en-US"/>
    </w:rPr>
  </w:style>
  <w:style w:type="paragraph" w:styleId="Heading1">
    <w:name w:val="heading 1"/>
    <w:basedOn w:val="Normal"/>
    <w:next w:val="Normal"/>
    <w:link w:val="Heading1Char"/>
    <w:uiPriority w:val="9"/>
    <w:qFormat/>
    <w:rsid w:val="00590F8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90F8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90F8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90F8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90F8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90F8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90F8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90F8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90F8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90F8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90F8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90F8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90F8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90F8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90F8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90F8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90F8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90F8F"/>
    <w:rPr>
      <w:rFonts w:eastAsiaTheme="majorEastAsia" w:cstheme="majorBidi"/>
      <w:color w:val="272727" w:themeColor="text1" w:themeTint="D8"/>
    </w:rPr>
  </w:style>
  <w:style w:type="paragraph" w:styleId="Title">
    <w:name w:val="Title"/>
    <w:basedOn w:val="Normal"/>
    <w:next w:val="Normal"/>
    <w:link w:val="TitleChar"/>
    <w:uiPriority w:val="10"/>
    <w:qFormat/>
    <w:rsid w:val="00590F8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90F8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90F8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90F8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90F8F"/>
    <w:pPr>
      <w:spacing w:before="160"/>
      <w:jc w:val="center"/>
    </w:pPr>
    <w:rPr>
      <w:i/>
      <w:iCs/>
      <w:color w:val="404040" w:themeColor="text1" w:themeTint="BF"/>
    </w:rPr>
  </w:style>
  <w:style w:type="character" w:customStyle="1" w:styleId="QuoteChar">
    <w:name w:val="Quote Char"/>
    <w:basedOn w:val="DefaultParagraphFont"/>
    <w:link w:val="Quote"/>
    <w:uiPriority w:val="29"/>
    <w:rsid w:val="00590F8F"/>
    <w:rPr>
      <w:i/>
      <w:iCs/>
      <w:color w:val="404040" w:themeColor="text1" w:themeTint="BF"/>
    </w:rPr>
  </w:style>
  <w:style w:type="paragraph" w:styleId="ListParagraph">
    <w:name w:val="List Paragraph"/>
    <w:basedOn w:val="Normal"/>
    <w:uiPriority w:val="34"/>
    <w:qFormat/>
    <w:rsid w:val="00590F8F"/>
    <w:pPr>
      <w:ind w:left="720"/>
      <w:contextualSpacing/>
    </w:pPr>
  </w:style>
  <w:style w:type="character" w:styleId="IntenseEmphasis">
    <w:name w:val="Intense Emphasis"/>
    <w:basedOn w:val="DefaultParagraphFont"/>
    <w:uiPriority w:val="21"/>
    <w:qFormat/>
    <w:rsid w:val="00590F8F"/>
    <w:rPr>
      <w:i/>
      <w:iCs/>
      <w:color w:val="0F4761" w:themeColor="accent1" w:themeShade="BF"/>
    </w:rPr>
  </w:style>
  <w:style w:type="paragraph" w:styleId="IntenseQuote">
    <w:name w:val="Intense Quote"/>
    <w:basedOn w:val="Normal"/>
    <w:next w:val="Normal"/>
    <w:link w:val="IntenseQuoteChar"/>
    <w:uiPriority w:val="30"/>
    <w:qFormat/>
    <w:rsid w:val="00590F8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90F8F"/>
    <w:rPr>
      <w:i/>
      <w:iCs/>
      <w:color w:val="0F4761" w:themeColor="accent1" w:themeShade="BF"/>
    </w:rPr>
  </w:style>
  <w:style w:type="character" w:styleId="IntenseReference">
    <w:name w:val="Intense Reference"/>
    <w:basedOn w:val="DefaultParagraphFont"/>
    <w:uiPriority w:val="32"/>
    <w:qFormat/>
    <w:rsid w:val="00590F8F"/>
    <w:rPr>
      <w:b/>
      <w:bCs/>
      <w:smallCaps/>
      <w:color w:val="0F4761" w:themeColor="accent1" w:themeShade="BF"/>
      <w:spacing w:val="5"/>
    </w:rPr>
  </w:style>
  <w:style w:type="paragraph" w:styleId="Header">
    <w:name w:val="header"/>
    <w:basedOn w:val="Normal"/>
    <w:link w:val="HeaderChar"/>
    <w:uiPriority w:val="99"/>
    <w:unhideWhenUsed/>
    <w:rsid w:val="00590F8F"/>
    <w:pPr>
      <w:tabs>
        <w:tab w:val="center" w:pos="4513"/>
        <w:tab w:val="right" w:pos="9026"/>
      </w:tabs>
    </w:pPr>
  </w:style>
  <w:style w:type="character" w:customStyle="1" w:styleId="HeaderChar">
    <w:name w:val="Header Char"/>
    <w:basedOn w:val="DefaultParagraphFont"/>
    <w:link w:val="Header"/>
    <w:uiPriority w:val="99"/>
    <w:rsid w:val="00590F8F"/>
    <w:rPr>
      <w:rFonts w:ascii="Seaford" w:eastAsia="Calibri" w:hAnsi="Seaford" w:cs="Calibri"/>
      <w:sz w:val="21"/>
      <w:szCs w:val="21"/>
      <w:lang w:val="en-US"/>
    </w:rPr>
  </w:style>
  <w:style w:type="paragraph" w:styleId="Footer">
    <w:name w:val="footer"/>
    <w:basedOn w:val="Normal"/>
    <w:link w:val="FooterChar"/>
    <w:uiPriority w:val="99"/>
    <w:unhideWhenUsed/>
    <w:rsid w:val="00590F8F"/>
    <w:pPr>
      <w:tabs>
        <w:tab w:val="center" w:pos="4513"/>
        <w:tab w:val="right" w:pos="9026"/>
      </w:tabs>
    </w:pPr>
  </w:style>
  <w:style w:type="character" w:customStyle="1" w:styleId="FooterChar">
    <w:name w:val="Footer Char"/>
    <w:basedOn w:val="DefaultParagraphFont"/>
    <w:link w:val="Footer"/>
    <w:uiPriority w:val="99"/>
    <w:rsid w:val="00590F8F"/>
    <w:rPr>
      <w:rFonts w:ascii="Seaford" w:eastAsia="Calibri" w:hAnsi="Seaford" w:cs="Calibri"/>
      <w:sz w:val="21"/>
      <w:szCs w:val="21"/>
      <w:lang w:val="en-US"/>
    </w:rPr>
  </w:style>
  <w:style w:type="table" w:styleId="TableGrid">
    <w:name w:val="Table Grid"/>
    <w:basedOn w:val="TableNormal"/>
    <w:uiPriority w:val="39"/>
    <w:rsid w:val="00590F8F"/>
    <w:pPr>
      <w:spacing w:after="0" w:line="240" w:lineRule="auto"/>
    </w:pPr>
    <w:rPr>
      <w:sz w:val="21"/>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590F8F"/>
    <w:pPr>
      <w:jc w:val="center"/>
    </w:pPr>
    <w:rPr>
      <w:noProof/>
      <w:sz w:val="20"/>
    </w:rPr>
  </w:style>
  <w:style w:type="character" w:customStyle="1" w:styleId="EndNoteBibliographyTitleChar">
    <w:name w:val="EndNote Bibliography Title Char"/>
    <w:basedOn w:val="DefaultParagraphFont"/>
    <w:link w:val="EndNoteBibliographyTitle"/>
    <w:rsid w:val="00590F8F"/>
    <w:rPr>
      <w:rFonts w:ascii="Seaford" w:eastAsia="Calibri" w:hAnsi="Seaford" w:cs="Calibri"/>
      <w:noProof/>
      <w:sz w:val="20"/>
      <w:szCs w:val="21"/>
      <w:lang w:val="en-US"/>
    </w:rPr>
  </w:style>
  <w:style w:type="paragraph" w:customStyle="1" w:styleId="EndNoteBibliography">
    <w:name w:val="EndNote Bibliography"/>
    <w:basedOn w:val="Normal"/>
    <w:link w:val="EndNoteBibliographyChar"/>
    <w:rsid w:val="00590F8F"/>
    <w:rPr>
      <w:noProof/>
      <w:sz w:val="20"/>
    </w:rPr>
  </w:style>
  <w:style w:type="character" w:customStyle="1" w:styleId="EndNoteBibliographyChar">
    <w:name w:val="EndNote Bibliography Char"/>
    <w:basedOn w:val="DefaultParagraphFont"/>
    <w:link w:val="EndNoteBibliography"/>
    <w:rsid w:val="00590F8F"/>
    <w:rPr>
      <w:rFonts w:ascii="Seaford" w:eastAsia="Calibri" w:hAnsi="Seaford" w:cs="Calibri"/>
      <w:noProof/>
      <w:sz w:val="20"/>
      <w:szCs w:val="21"/>
      <w:lang w:val="en-US"/>
    </w:rPr>
  </w:style>
  <w:style w:type="character" w:styleId="Hyperlink">
    <w:name w:val="Hyperlink"/>
    <w:basedOn w:val="DefaultParagraphFont"/>
    <w:uiPriority w:val="99"/>
    <w:unhideWhenUsed/>
    <w:rsid w:val="00590F8F"/>
    <w:rPr>
      <w:color w:val="467886" w:themeColor="hyperlink"/>
      <w:u w:val="single"/>
    </w:rPr>
  </w:style>
  <w:style w:type="character" w:styleId="UnresolvedMention">
    <w:name w:val="Unresolved Mention"/>
    <w:basedOn w:val="DefaultParagraphFont"/>
    <w:uiPriority w:val="99"/>
    <w:semiHidden/>
    <w:unhideWhenUsed/>
    <w:rsid w:val="00590F8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1109/FAS-W.2018.00041" TargetMode="External"/><Relationship Id="rId21" Type="http://schemas.openxmlformats.org/officeDocument/2006/relationships/hyperlink" Target="https://doi.org/10.1109/LRA.2023.3301275" TargetMode="External"/><Relationship Id="rId42" Type="http://schemas.openxmlformats.org/officeDocument/2006/relationships/hyperlink" Target="https://doi.org/10.52842/conf.ecaade.2020.2.605" TargetMode="External"/><Relationship Id="rId63" Type="http://schemas.openxmlformats.org/officeDocument/2006/relationships/hyperlink" Target="https://doi.org/10.3390/robotics11060119" TargetMode="External"/><Relationship Id="rId84" Type="http://schemas.openxmlformats.org/officeDocument/2006/relationships/hyperlink" Target="https://doi.org/10.1109/SIMPAR.2018.8376287" TargetMode="External"/><Relationship Id="rId138" Type="http://schemas.openxmlformats.org/officeDocument/2006/relationships/hyperlink" Target="https://doi.org/10.1007/978-3-031-32606-6_50" TargetMode="External"/><Relationship Id="rId159" Type="http://schemas.openxmlformats.org/officeDocument/2006/relationships/header" Target="header2.xml"/><Relationship Id="rId107" Type="http://schemas.openxmlformats.org/officeDocument/2006/relationships/hyperlink" Target="https://doi.org/10.1109/IROS.2012.6385617" TargetMode="External"/><Relationship Id="rId11" Type="http://schemas.openxmlformats.org/officeDocument/2006/relationships/hyperlink" Target="https://doi.org/10.3390/su13073905" TargetMode="External"/><Relationship Id="rId32" Type="http://schemas.openxmlformats.org/officeDocument/2006/relationships/hyperlink" Target="https://doi.org/10.1016/j.jobe.2020.101556" TargetMode="External"/><Relationship Id="rId53" Type="http://schemas.openxmlformats.org/officeDocument/2006/relationships/hyperlink" Target="https://dx.doi.org/10.7302/7049" TargetMode="External"/><Relationship Id="rId74" Type="http://schemas.openxmlformats.org/officeDocument/2006/relationships/hyperlink" Target="https://doi.org/10.1002/rob.22128" TargetMode="External"/><Relationship Id="rId128" Type="http://schemas.openxmlformats.org/officeDocument/2006/relationships/hyperlink" Target="https://doi.org/10.1126/science.1245842" TargetMode="External"/><Relationship Id="rId149" Type="http://schemas.openxmlformats.org/officeDocument/2006/relationships/hyperlink" Target="https://doi.org/10.1007/978-3-319-49058-8_64" TargetMode="External"/><Relationship Id="rId5" Type="http://schemas.openxmlformats.org/officeDocument/2006/relationships/hyperlink" Target="https://doi.org/10.52842/conf.ecaade.2017.1.337" TargetMode="External"/><Relationship Id="rId95" Type="http://schemas.openxmlformats.org/officeDocument/2006/relationships/hyperlink" Target="https://doi.org/10.3390/su14084681" TargetMode="External"/><Relationship Id="rId160" Type="http://schemas.openxmlformats.org/officeDocument/2006/relationships/footer" Target="footer1.xml"/><Relationship Id="rId22" Type="http://schemas.openxmlformats.org/officeDocument/2006/relationships/hyperlink" Target="https://doi.org/10.1109/ICRA48506.2021.9561370" TargetMode="External"/><Relationship Id="rId43" Type="http://schemas.openxmlformats.org/officeDocument/2006/relationships/hyperlink" Target="https://doi.org/10.1007/978-3-031-35634-6_26" TargetMode="External"/><Relationship Id="rId64" Type="http://schemas.openxmlformats.org/officeDocument/2006/relationships/hyperlink" Target="https://doi.org/10.1007/978-3-319-49058-8_60" TargetMode="External"/><Relationship Id="rId118" Type="http://schemas.openxmlformats.org/officeDocument/2006/relationships/hyperlink" Target="https://doi.org/10.1093/jcde/qwae028" TargetMode="External"/><Relationship Id="rId139" Type="http://schemas.openxmlformats.org/officeDocument/2006/relationships/hyperlink" Target="https://doi.org/10.3389/frobt.2021.768038" TargetMode="External"/><Relationship Id="rId85" Type="http://schemas.openxmlformats.org/officeDocument/2006/relationships/hyperlink" Target="https://doi.org/10.1007/s10514-016-9609-6" TargetMode="External"/><Relationship Id="rId150" Type="http://schemas.openxmlformats.org/officeDocument/2006/relationships/hyperlink" Target="https://doi.org/10.1007/s42452-021-04506-7" TargetMode="External"/><Relationship Id="rId12" Type="http://schemas.openxmlformats.org/officeDocument/2006/relationships/hyperlink" Target="https://doi.org/10.1061/(ASCE)CP.1943-5487.0001004" TargetMode="External"/><Relationship Id="rId17" Type="http://schemas.openxmlformats.org/officeDocument/2006/relationships/hyperlink" Target="https://doi.org/10.1080/24751448.2023.2246804" TargetMode="External"/><Relationship Id="rId33" Type="http://schemas.openxmlformats.org/officeDocument/2006/relationships/hyperlink" Target="http://dx.doi.org/10.1088/1755-1315/503/1/012077" TargetMode="External"/><Relationship Id="rId38" Type="http://schemas.openxmlformats.org/officeDocument/2006/relationships/hyperlink" Target="https://doi.org/10.1016/j.autcon.2015.06.002" TargetMode="External"/><Relationship Id="rId59" Type="http://schemas.openxmlformats.org/officeDocument/2006/relationships/hyperlink" Target="https://doi.org/10.1016/j.autcon.2020.103400" TargetMode="External"/><Relationship Id="rId103" Type="http://schemas.openxmlformats.org/officeDocument/2006/relationships/hyperlink" Target="https://doi.org/10.52842/conf.acadia.2018.376" TargetMode="External"/><Relationship Id="rId108" Type="http://schemas.openxmlformats.org/officeDocument/2006/relationships/hyperlink" Target="https://doi.org/10.1016/j.jobe.2024.109991" TargetMode="External"/><Relationship Id="rId124" Type="http://schemas.openxmlformats.org/officeDocument/2006/relationships/hyperlink" Target="https://doi.org/10.1007/978-3-031-37189-9_26" TargetMode="External"/><Relationship Id="rId129" Type="http://schemas.openxmlformats.org/officeDocument/2006/relationships/hyperlink" Target="https://doi.org/10.1016/j.robot.2023.104482" TargetMode="External"/><Relationship Id="rId54" Type="http://schemas.openxmlformats.org/officeDocument/2006/relationships/hyperlink" Target="https://doi.org/10.52842/conf.ecaade.2023.1.407" TargetMode="External"/><Relationship Id="rId70" Type="http://schemas.openxmlformats.org/officeDocument/2006/relationships/hyperlink" Target="https://doi.org/10.1145/3485114.3485122" TargetMode="External"/><Relationship Id="rId75" Type="http://schemas.openxmlformats.org/officeDocument/2006/relationships/hyperlink" Target="http://dx.doi.org/10.52842/conf.acadia.2018.394" TargetMode="External"/><Relationship Id="rId91" Type="http://schemas.openxmlformats.org/officeDocument/2006/relationships/hyperlink" Target="https://doi.org/10.1109/ICRA.2016.7487449" TargetMode="External"/><Relationship Id="rId96" Type="http://schemas.openxmlformats.org/officeDocument/2006/relationships/hyperlink" Target="https://doi.org/10.1061/(ASCE)CP.1943-5487.0000988" TargetMode="External"/><Relationship Id="rId140" Type="http://schemas.openxmlformats.org/officeDocument/2006/relationships/hyperlink" Target="https://doi.org/10.52842/conf.ecaade.2021.2.181" TargetMode="External"/><Relationship Id="rId145" Type="http://schemas.openxmlformats.org/officeDocument/2006/relationships/hyperlink" Target="https://doi.org/10.1016/j.autcon.2020.103531" TargetMode="External"/><Relationship Id="rId16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hyperlink" Target="https://doi.org/10.22260/ISARC2017/0140" TargetMode="External"/><Relationship Id="rId23" Type="http://schemas.openxmlformats.org/officeDocument/2006/relationships/hyperlink" Target="https://doi.org/10.1007/978-3-031-06394-7_8" TargetMode="External"/><Relationship Id="rId28" Type="http://schemas.openxmlformats.org/officeDocument/2006/relationships/hyperlink" Target="https://doi.org/10.1016/j.autcon.2022.104194" TargetMode="External"/><Relationship Id="rId49" Type="http://schemas.openxmlformats.org/officeDocument/2006/relationships/hyperlink" Target="https://doi.org/10.52842/conf.acadia.2020.1.614" TargetMode="External"/><Relationship Id="rId114" Type="http://schemas.openxmlformats.org/officeDocument/2006/relationships/hyperlink" Target="https://doi.org/10.1109/LRA.2021.3070300" TargetMode="External"/><Relationship Id="rId119" Type="http://schemas.openxmlformats.org/officeDocument/2006/relationships/hyperlink" Target="http://dx.doi.org/10.52842/conf.acadia.2019.510" TargetMode="External"/><Relationship Id="rId44" Type="http://schemas.openxmlformats.org/officeDocument/2006/relationships/hyperlink" Target="http://dx.doi.org/10.52842/conf.caadria.2021.2.253" TargetMode="External"/><Relationship Id="rId60" Type="http://schemas.openxmlformats.org/officeDocument/2006/relationships/hyperlink" Target="http://dx.doi.org/10.52842/conf.ecaade.2021.1.497" TargetMode="External"/><Relationship Id="rId65" Type="http://schemas.openxmlformats.org/officeDocument/2006/relationships/hyperlink" Target="https://doi.org/10.22260/ISARC2016/0041" TargetMode="External"/><Relationship Id="rId81" Type="http://schemas.openxmlformats.org/officeDocument/2006/relationships/hyperlink" Target="https://doi.org/10.1007/s41693-019-00024-6" TargetMode="External"/><Relationship Id="rId86" Type="http://schemas.openxmlformats.org/officeDocument/2006/relationships/hyperlink" Target="https://doi.org/10.3390/buildings11010008" TargetMode="External"/><Relationship Id="rId130" Type="http://schemas.openxmlformats.org/officeDocument/2006/relationships/hyperlink" Target="https://doi.org/10.1016/j.autcon.2018.06.015" TargetMode="External"/><Relationship Id="rId135" Type="http://schemas.openxmlformats.org/officeDocument/2006/relationships/hyperlink" Target="https://doi.org/10.22260/ISARC2021/0062" TargetMode="External"/><Relationship Id="rId151" Type="http://schemas.openxmlformats.org/officeDocument/2006/relationships/hyperlink" Target="https://doi.org/10.1007/s12206-022-0436-8" TargetMode="External"/><Relationship Id="rId156" Type="http://schemas.openxmlformats.org/officeDocument/2006/relationships/hyperlink" Target="https://doi.org/10.1007/s41693-022-00083-2" TargetMode="External"/><Relationship Id="rId13" Type="http://schemas.openxmlformats.org/officeDocument/2006/relationships/hyperlink" Target="https://doi.org/10.1007/978-3-031-34593-7_17" TargetMode="External"/><Relationship Id="rId18" Type="http://schemas.openxmlformats.org/officeDocument/2006/relationships/hyperlink" Target="https://doi.org/10.1016/j.autcon.2022.104520" TargetMode="External"/><Relationship Id="rId39" Type="http://schemas.openxmlformats.org/officeDocument/2006/relationships/hyperlink" Target="https://doi.org/10.52842/conf.ecaade.2023.1.417" TargetMode="External"/><Relationship Id="rId109" Type="http://schemas.openxmlformats.org/officeDocument/2006/relationships/hyperlink" Target="https://doi.org/10.1016/j.autcon.2020.103197" TargetMode="External"/><Relationship Id="rId34" Type="http://schemas.openxmlformats.org/officeDocument/2006/relationships/hyperlink" Target="https://doi.org/10.22260/ISARC2020/0068" TargetMode="External"/><Relationship Id="rId50" Type="http://schemas.openxmlformats.org/officeDocument/2006/relationships/hyperlink" Target="https://doi.org/10.52842/conf.ecaade.2023.1.313" TargetMode="External"/><Relationship Id="rId55" Type="http://schemas.openxmlformats.org/officeDocument/2006/relationships/hyperlink" Target="https://doi.org/10.52842/conf.ecaade.2020.2.403" TargetMode="External"/><Relationship Id="rId76" Type="http://schemas.openxmlformats.org/officeDocument/2006/relationships/hyperlink" Target="https://doi.org/10.1016/j.autcon.2012.12.016" TargetMode="External"/><Relationship Id="rId97" Type="http://schemas.openxmlformats.org/officeDocument/2006/relationships/hyperlink" Target="https://doi.org/10.1016/j.ifacol.2017.08.1114" TargetMode="External"/><Relationship Id="rId104" Type="http://schemas.openxmlformats.org/officeDocument/2006/relationships/hyperlink" Target="https://doi.org/10.1080/23311916.2017.1361600" TargetMode="External"/><Relationship Id="rId120" Type="http://schemas.openxmlformats.org/officeDocument/2006/relationships/hyperlink" Target="https://doi.org/10.1063/5.0071200" TargetMode="External"/><Relationship Id="rId125" Type="http://schemas.openxmlformats.org/officeDocument/2006/relationships/hyperlink" Target="https://doi.org/10.1126/scirobotics.adi2746" TargetMode="External"/><Relationship Id="rId141" Type="http://schemas.openxmlformats.org/officeDocument/2006/relationships/hyperlink" Target="http://dx.doi.org/10.1109/ICRA.2017.7989272" TargetMode="External"/><Relationship Id="rId146" Type="http://schemas.openxmlformats.org/officeDocument/2006/relationships/hyperlink" Target="https://doi.org/10.1007/s41693-020-00052-7" TargetMode="External"/><Relationship Id="rId7" Type="http://schemas.openxmlformats.org/officeDocument/2006/relationships/hyperlink" Target="http://dx.doi.org/10.1016/j.robot.2014.06.004" TargetMode="External"/><Relationship Id="rId71" Type="http://schemas.openxmlformats.org/officeDocument/2006/relationships/hyperlink" Target="http://dx.doi.org/10.52842/conf.caadria.2021.1.583" TargetMode="External"/><Relationship Id="rId92" Type="http://schemas.openxmlformats.org/officeDocument/2006/relationships/hyperlink" Target="https://doi.org/10.22260/ISARC2009/0057" TargetMode="External"/><Relationship Id="rId162" Type="http://schemas.openxmlformats.org/officeDocument/2006/relationships/header" Target="header3.xml"/><Relationship Id="rId2" Type="http://schemas.openxmlformats.org/officeDocument/2006/relationships/styles" Target="styles.xml"/><Relationship Id="rId29" Type="http://schemas.openxmlformats.org/officeDocument/2006/relationships/hyperlink" Target="https://doi.org/10.1109/ICECET55527.2022.9872791" TargetMode="External"/><Relationship Id="rId24" Type="http://schemas.openxmlformats.org/officeDocument/2006/relationships/hyperlink" Target="http://dx.doi.org/10.1109/RAAD.2014.7002251" TargetMode="External"/><Relationship Id="rId40" Type="http://schemas.openxmlformats.org/officeDocument/2006/relationships/hyperlink" Target="https://doi.org/10.52842/conf.caadria.2020.2.373" TargetMode="External"/><Relationship Id="rId45" Type="http://schemas.openxmlformats.org/officeDocument/2006/relationships/hyperlink" Target="https://doi.org/10.1145/3623263.3623359" TargetMode="External"/><Relationship Id="rId66" Type="http://schemas.openxmlformats.org/officeDocument/2006/relationships/hyperlink" Target="https://papers.cumincad.org/cgi-bin/works/paper/acadia22_4" TargetMode="External"/><Relationship Id="rId87" Type="http://schemas.openxmlformats.org/officeDocument/2006/relationships/hyperlink" Target="https://doi.org/10.1016/j.autcon.2022.104235" TargetMode="External"/><Relationship Id="rId110" Type="http://schemas.openxmlformats.org/officeDocument/2006/relationships/hyperlink" Target="https://doi.org/10.1109/CASE56687.2023.10260608" TargetMode="External"/><Relationship Id="rId115" Type="http://schemas.openxmlformats.org/officeDocument/2006/relationships/hyperlink" Target="https://doi.org/10.1016/j.autcon.2022.104536" TargetMode="External"/><Relationship Id="rId131" Type="http://schemas.openxmlformats.org/officeDocument/2006/relationships/hyperlink" Target="https://doi.org/10.1007/s10514-012-9305-0" TargetMode="External"/><Relationship Id="rId136" Type="http://schemas.openxmlformats.org/officeDocument/2006/relationships/hyperlink" Target="https://doi.org/10.1016/j.autcon.2021.103853" TargetMode="External"/><Relationship Id="rId157" Type="http://schemas.openxmlformats.org/officeDocument/2006/relationships/hyperlink" Target="http://dx.doi.org/10.3389/fbuil.2022.856871" TargetMode="External"/><Relationship Id="rId61" Type="http://schemas.openxmlformats.org/officeDocument/2006/relationships/hyperlink" Target="https://doi.org/10.1007/s41693-017-0006-2" TargetMode="External"/><Relationship Id="rId82" Type="http://schemas.openxmlformats.org/officeDocument/2006/relationships/hyperlink" Target="https://doi.org/10.1007/978-981-19-1280-1_22" TargetMode="External"/><Relationship Id="rId152" Type="http://schemas.openxmlformats.org/officeDocument/2006/relationships/hyperlink" Target="https://doi.org/10.1016/j.isatra.2021.10.020" TargetMode="External"/><Relationship Id="rId19" Type="http://schemas.openxmlformats.org/officeDocument/2006/relationships/hyperlink" Target="https://doi.org/10.1016/j.aei.2022.101710" TargetMode="External"/><Relationship Id="rId14" Type="http://schemas.openxmlformats.org/officeDocument/2006/relationships/hyperlink" Target="https://doi.org/10.1016/j.autcon.2020.103370" TargetMode="External"/><Relationship Id="rId30" Type="http://schemas.openxmlformats.org/officeDocument/2006/relationships/hyperlink" Target="https://doi.org/10.1109/SII52469.2022.9708766" TargetMode="External"/><Relationship Id="rId35" Type="http://schemas.openxmlformats.org/officeDocument/2006/relationships/hyperlink" Target="https://doi.org/10.1016/j.aei.2019.100993" TargetMode="External"/><Relationship Id="rId56" Type="http://schemas.openxmlformats.org/officeDocument/2006/relationships/hyperlink" Target="https://dx.doi.org/10.7302/8675" TargetMode="External"/><Relationship Id="rId77" Type="http://schemas.openxmlformats.org/officeDocument/2006/relationships/hyperlink" Target="https://doi.org/10.1016/j.autcon.2012.12.011" TargetMode="External"/><Relationship Id="rId100" Type="http://schemas.openxmlformats.org/officeDocument/2006/relationships/hyperlink" Target="http://dx.doi.org/10.1007/978-981-19-9398-5_111" TargetMode="External"/><Relationship Id="rId105" Type="http://schemas.openxmlformats.org/officeDocument/2006/relationships/hyperlink" Target="https://doi.org/10.1002/rob.22154" TargetMode="External"/><Relationship Id="rId126" Type="http://schemas.openxmlformats.org/officeDocument/2006/relationships/hyperlink" Target="https://doi.org/10.2514/6.2017-1876" TargetMode="External"/><Relationship Id="rId147" Type="http://schemas.openxmlformats.org/officeDocument/2006/relationships/hyperlink" Target="https://doi.org/10.1061/JCEMD4.COENG-14390" TargetMode="External"/><Relationship Id="rId8" Type="http://schemas.openxmlformats.org/officeDocument/2006/relationships/hyperlink" Target="https://doi.org/10.1016/j.compind.2024.104112" TargetMode="External"/><Relationship Id="rId51" Type="http://schemas.openxmlformats.org/officeDocument/2006/relationships/hyperlink" Target="https://doi.org/10.1016/j.autcon.2021.103803" TargetMode="External"/><Relationship Id="rId72" Type="http://schemas.openxmlformats.org/officeDocument/2006/relationships/hyperlink" Target="https://doi.org/10.1007/978-3-319-92294-2_5" TargetMode="External"/><Relationship Id="rId93" Type="http://schemas.openxmlformats.org/officeDocument/2006/relationships/hyperlink" Target="https://doi.org/10.1109/LRA.2020.2965855" TargetMode="External"/><Relationship Id="rId98" Type="http://schemas.openxmlformats.org/officeDocument/2006/relationships/hyperlink" Target="https://doi.org/10.1002/rob.22007" TargetMode="External"/><Relationship Id="rId121" Type="http://schemas.openxmlformats.org/officeDocument/2006/relationships/hyperlink" Target="https://doi.org/10.1016/j.autcon.2024.105390" TargetMode="External"/><Relationship Id="rId142" Type="http://schemas.openxmlformats.org/officeDocument/2006/relationships/hyperlink" Target="https://doi.org/10.52842/conf.ecaade.2021.1.189" TargetMode="External"/><Relationship Id="rId163" Type="http://schemas.openxmlformats.org/officeDocument/2006/relationships/footer" Target="footer3.xml"/><Relationship Id="rId3" Type="http://schemas.openxmlformats.org/officeDocument/2006/relationships/settings" Target="settings.xml"/><Relationship Id="rId25" Type="http://schemas.openxmlformats.org/officeDocument/2006/relationships/hyperlink" Target="https://doi.org/10.1061/9780784485248.121" TargetMode="External"/><Relationship Id="rId46" Type="http://schemas.openxmlformats.org/officeDocument/2006/relationships/hyperlink" Target="https://doi.org/10.52842/conf.acadia.2018.342" TargetMode="External"/><Relationship Id="rId67" Type="http://schemas.openxmlformats.org/officeDocument/2006/relationships/hyperlink" Target="https://doi.org/10.1016/j.autcon.2021.103569" TargetMode="External"/><Relationship Id="rId116" Type="http://schemas.openxmlformats.org/officeDocument/2006/relationships/hyperlink" Target="https://link.springer.com/article/10.1007/s41693-020-00037-6" TargetMode="External"/><Relationship Id="rId137" Type="http://schemas.openxmlformats.org/officeDocument/2006/relationships/hyperlink" Target="https://doi.org/10.1016/j.autcon.2023.105035" TargetMode="External"/><Relationship Id="rId158" Type="http://schemas.openxmlformats.org/officeDocument/2006/relationships/header" Target="header1.xml"/><Relationship Id="rId20" Type="http://schemas.openxmlformats.org/officeDocument/2006/relationships/hyperlink" Target="http://dx.doi.org/10.5151/proceedings-ecaadesigradi2019_488" TargetMode="External"/><Relationship Id="rId41" Type="http://schemas.openxmlformats.org/officeDocument/2006/relationships/hyperlink" Target="https://doi.org/10.52842/conf.caadria.2019.1.163" TargetMode="External"/><Relationship Id="rId62" Type="http://schemas.openxmlformats.org/officeDocument/2006/relationships/hyperlink" Target="https://doi.org/10.1016/j.autcon.2023.105033" TargetMode="External"/><Relationship Id="rId83" Type="http://schemas.openxmlformats.org/officeDocument/2006/relationships/hyperlink" Target="https://doi.org/10.1109/ICIT.2015.7125568" TargetMode="External"/><Relationship Id="rId88" Type="http://schemas.openxmlformats.org/officeDocument/2006/relationships/hyperlink" Target="https://doi.org/10.7480/jfde.2018.2.2067" TargetMode="External"/><Relationship Id="rId111" Type="http://schemas.openxmlformats.org/officeDocument/2006/relationships/hyperlink" Target="https://doi.org/10.1126/scirobotics.abp9758" TargetMode="External"/><Relationship Id="rId132" Type="http://schemas.openxmlformats.org/officeDocument/2006/relationships/hyperlink" Target="https://doi.org/10.1007/978-3-319-92294-2_25" TargetMode="External"/><Relationship Id="rId153" Type="http://schemas.openxmlformats.org/officeDocument/2006/relationships/hyperlink" Target="https://doi.org/10.22260/ISARC2019/0164" TargetMode="External"/><Relationship Id="rId15" Type="http://schemas.openxmlformats.org/officeDocument/2006/relationships/hyperlink" Target="https://doi.org/10.22260/ISARC2007/0044" TargetMode="External"/><Relationship Id="rId36" Type="http://schemas.openxmlformats.org/officeDocument/2006/relationships/hyperlink" Target="https://doi.org/10.26868/25222708.2019.210904" TargetMode="External"/><Relationship Id="rId57" Type="http://schemas.openxmlformats.org/officeDocument/2006/relationships/hyperlink" Target="https://doi.org/10.52842/conf.acadia.2021.258" TargetMode="External"/><Relationship Id="rId106" Type="http://schemas.openxmlformats.org/officeDocument/2006/relationships/hyperlink" Target="https://doi.org/10.1007/978-3-319-26378-6_15" TargetMode="External"/><Relationship Id="rId127" Type="http://schemas.openxmlformats.org/officeDocument/2006/relationships/hyperlink" Target="http://dx.doi.org/10.1109/LRA.2022.3159288" TargetMode="External"/><Relationship Id="rId10" Type="http://schemas.openxmlformats.org/officeDocument/2006/relationships/hyperlink" Target="https://doi.org/10.1016/j.autcon.2024.105444" TargetMode="External"/><Relationship Id="rId31" Type="http://schemas.openxmlformats.org/officeDocument/2006/relationships/hyperlink" Target="http://dx.doi.org/10.1016/j.autcon.2021.103875" TargetMode="External"/><Relationship Id="rId52" Type="http://schemas.openxmlformats.org/officeDocument/2006/relationships/hyperlink" Target="https://doi.org/10.52842/conf.ecaade.2019.2.211" TargetMode="External"/><Relationship Id="rId73" Type="http://schemas.openxmlformats.org/officeDocument/2006/relationships/hyperlink" Target="http://dx.doi.org/10.52202/069179-0573" TargetMode="External"/><Relationship Id="rId78" Type="http://schemas.openxmlformats.org/officeDocument/2006/relationships/hyperlink" Target="https://doi.org/10.1016/j.autcon.2015.09.011" TargetMode="External"/><Relationship Id="rId94" Type="http://schemas.openxmlformats.org/officeDocument/2006/relationships/hyperlink" Target="https://doi.org/10.1109/CCWC57344.2023.10099229" TargetMode="External"/><Relationship Id="rId99" Type="http://schemas.openxmlformats.org/officeDocument/2006/relationships/hyperlink" Target="https://doi.org/10.1109/CASE56687.2023.10260343" TargetMode="External"/><Relationship Id="rId101" Type="http://schemas.openxmlformats.org/officeDocument/2006/relationships/hyperlink" Target="https://doi.org/10.1016/j.autcon.2008.12.008" TargetMode="External"/><Relationship Id="rId122" Type="http://schemas.openxmlformats.org/officeDocument/2006/relationships/hyperlink" Target="http://dx.doi.org/10.1109/FAS-W.2019.00056" TargetMode="External"/><Relationship Id="rId143" Type="http://schemas.openxmlformats.org/officeDocument/2006/relationships/hyperlink" Target="https://doi.org/10.1007/978-981-15-9460-1_23" TargetMode="External"/><Relationship Id="rId148" Type="http://schemas.openxmlformats.org/officeDocument/2006/relationships/hyperlink" Target="https://doi.org/10.1016/j.aei.2024.102521" TargetMode="External"/><Relationship Id="rId16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doi.org/10.3390/buildings12091437" TargetMode="External"/><Relationship Id="rId26" Type="http://schemas.openxmlformats.org/officeDocument/2006/relationships/hyperlink" Target="https://doi.org/10.52842/conf.ecaade.2023.2.769" TargetMode="External"/><Relationship Id="rId47" Type="http://schemas.openxmlformats.org/officeDocument/2006/relationships/hyperlink" Target="https://doi.org/10.1007/978-3-030-29829-6_47" TargetMode="External"/><Relationship Id="rId68" Type="http://schemas.openxmlformats.org/officeDocument/2006/relationships/hyperlink" Target="http://dx.doi.org/10.1061/(ASCE)AE.1943-5568.0000134" TargetMode="External"/><Relationship Id="rId89" Type="http://schemas.openxmlformats.org/officeDocument/2006/relationships/hyperlink" Target="https://doi.org/10.1007/978-3-031-43002-2_16" TargetMode="External"/><Relationship Id="rId112" Type="http://schemas.openxmlformats.org/officeDocument/2006/relationships/hyperlink" Target="https://doi.org/10.1109/ICRA.2018.8460480" TargetMode="External"/><Relationship Id="rId133" Type="http://schemas.openxmlformats.org/officeDocument/2006/relationships/hyperlink" Target="https://doi.org/10.1109/MCS.2014.2320359" TargetMode="External"/><Relationship Id="rId154" Type="http://schemas.openxmlformats.org/officeDocument/2006/relationships/hyperlink" Target="https://doi.org/10.52842/conf.acadia.2020.1.350" TargetMode="External"/><Relationship Id="rId16" Type="http://schemas.openxmlformats.org/officeDocument/2006/relationships/hyperlink" Target="https://doi.org/10.1108/ECAM-02-2022-0143" TargetMode="External"/><Relationship Id="rId37" Type="http://schemas.openxmlformats.org/officeDocument/2006/relationships/hyperlink" Target="https://doi.org/10.1007/s41315-017-0030-x" TargetMode="External"/><Relationship Id="rId58" Type="http://schemas.openxmlformats.org/officeDocument/2006/relationships/hyperlink" Target="http://dx.doi.org/10.52842/conf.caadria.2019.1.083" TargetMode="External"/><Relationship Id="rId79" Type="http://schemas.openxmlformats.org/officeDocument/2006/relationships/hyperlink" Target="https://doi.org/10.1007/s41693-023-00095-6" TargetMode="External"/><Relationship Id="rId102" Type="http://schemas.openxmlformats.org/officeDocument/2006/relationships/hyperlink" Target="https://doi.org/10.1016/j.autcon.2023.104904" TargetMode="External"/><Relationship Id="rId123" Type="http://schemas.openxmlformats.org/officeDocument/2006/relationships/hyperlink" Target="https://doi.org/10.1002/advs.202201524" TargetMode="External"/><Relationship Id="rId144" Type="http://schemas.openxmlformats.org/officeDocument/2006/relationships/hyperlink" Target="http://dx.doi.org/10.5151/proceedings-ecaadesigradi2019_280" TargetMode="External"/><Relationship Id="rId90" Type="http://schemas.openxmlformats.org/officeDocument/2006/relationships/hyperlink" Target="https://doi.org/10.1109/IROS47612.2022.9982068" TargetMode="External"/><Relationship Id="rId165" Type="http://schemas.openxmlformats.org/officeDocument/2006/relationships/theme" Target="theme/theme1.xml"/><Relationship Id="rId27" Type="http://schemas.openxmlformats.org/officeDocument/2006/relationships/hyperlink" Target="https://doi.org/10.1016/j.autcon.2022.104370" TargetMode="External"/><Relationship Id="rId48" Type="http://schemas.openxmlformats.org/officeDocument/2006/relationships/hyperlink" Target="https://doi.org/10.3390/buildings13071772" TargetMode="External"/><Relationship Id="rId69" Type="http://schemas.openxmlformats.org/officeDocument/2006/relationships/hyperlink" Target="https://doi.org/10.1016/j.autcon.2024.105524" TargetMode="External"/><Relationship Id="rId113" Type="http://schemas.openxmlformats.org/officeDocument/2006/relationships/hyperlink" Target="https://doi.org/10.1016/j.autcon.2023.105118" TargetMode="External"/><Relationship Id="rId134" Type="http://schemas.openxmlformats.org/officeDocument/2006/relationships/hyperlink" Target="https://doi.org/10.1002/rob.22235" TargetMode="External"/><Relationship Id="rId80" Type="http://schemas.openxmlformats.org/officeDocument/2006/relationships/hyperlink" Target="https://doi.org/10.1007/s10514-006-9003-x" TargetMode="External"/><Relationship Id="rId155" Type="http://schemas.openxmlformats.org/officeDocument/2006/relationships/hyperlink" Target="https://doi.org/10.22260/ISARC2019/006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8BE1B4-A36D-42CF-9EB9-CD6328535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TotalTime>
  <Pages>6</Pages>
  <Words>10387</Words>
  <Characters>71678</Characters>
  <Application>Microsoft Office Word</Application>
  <DocSecurity>0</DocSecurity>
  <Lines>1069</Lines>
  <Paragraphs>5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yi Chen</dc:creator>
  <cp:keywords/>
  <dc:description/>
  <cp:lastModifiedBy>Zhengyi Chen</cp:lastModifiedBy>
  <cp:revision>4</cp:revision>
  <dcterms:created xsi:type="dcterms:W3CDTF">2024-08-05T19:08:00Z</dcterms:created>
  <dcterms:modified xsi:type="dcterms:W3CDTF">2024-08-05T20:23:00Z</dcterms:modified>
</cp:coreProperties>
</file>